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65AD2" w:rsidRPr="00D410C6" w:rsidRDefault="00D410C6" w:rsidP="00D410C6">
      <w:pPr>
        <w:spacing w:line="480" w:lineRule="auto"/>
        <w:ind w:right="-894"/>
        <w:rPr>
          <w:rFonts w:ascii="Times New Roman" w:hAnsi="Times New Roman"/>
          <w:sz w:val="24"/>
          <w:szCs w:val="24"/>
          <w:lang w:val="en-IE"/>
        </w:rPr>
      </w:pPr>
      <w:proofErr w:type="gramStart"/>
      <w:r>
        <w:rPr>
          <w:rFonts w:ascii="Times New Roman" w:hAnsi="Times New Roman"/>
          <w:sz w:val="24"/>
          <w:szCs w:val="24"/>
          <w:lang w:val="en-IE"/>
        </w:rPr>
        <w:t xml:space="preserve">Table S1: </w:t>
      </w:r>
      <w:r w:rsidRPr="00925C59">
        <w:rPr>
          <w:rFonts w:ascii="Times New Roman" w:hAnsi="Times New Roman"/>
          <w:sz w:val="24"/>
          <w:szCs w:val="24"/>
          <w:lang w:val="en-IE"/>
        </w:rPr>
        <w:t>Primers used in this study.</w:t>
      </w:r>
      <w:proofErr w:type="gramEnd"/>
      <w:r w:rsidRPr="00925C59">
        <w:rPr>
          <w:rFonts w:ascii="Times New Roman" w:hAnsi="Times New Roman"/>
          <w:sz w:val="24"/>
          <w:szCs w:val="24"/>
          <w:lang w:val="en-IE"/>
        </w:rPr>
        <w:t xml:space="preserve"> </w:t>
      </w:r>
    </w:p>
    <w:tbl>
      <w:tblPr>
        <w:tblStyle w:val="Grilledutableau"/>
        <w:tblW w:w="14358" w:type="dxa"/>
        <w:tblLook w:val="04A0"/>
      </w:tblPr>
      <w:tblGrid>
        <w:gridCol w:w="1683"/>
        <w:gridCol w:w="1483"/>
        <w:gridCol w:w="4763"/>
        <w:gridCol w:w="1880"/>
        <w:gridCol w:w="1456"/>
        <w:gridCol w:w="470"/>
        <w:gridCol w:w="1200"/>
        <w:gridCol w:w="1423"/>
      </w:tblGrid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Phyl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Primer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Sequence 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argeted Sequence</w:t>
            </w: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Product size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a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eference</w:t>
            </w:r>
          </w:p>
        </w:tc>
        <w:tc>
          <w:tcPr>
            <w:tcW w:w="142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 xml:space="preserve">Primer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used</w:t>
            </w:r>
            <w:proofErr w:type="spellEnd"/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Microsporidi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V1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ACCAGGTTGATTCTGCCTGA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250-279 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Chabchoub&lt;/Author&gt;&lt;Year&gt;2009&lt;/Year&gt;&lt;RecNum&gt;16&lt;/RecNum&gt;&lt;IDText&gt;Genetic identification of intestinal microsporidia species in immunocompromised patients in Tunisia&lt;/IDText&gt;&lt;MDL Ref_Type="Journal"&gt;&lt;Ref_Type&gt;Journal&lt;/Ref_Type&gt;&lt;Ref_ID&gt;16&lt;/Ref_ID&gt;&lt;Title_Primary&gt;Genetic identification of intestinal microsporidia species in immunocompromised patients in Tunisia&lt;/Title_Primary&gt;&lt;Authors_Primary&gt;Chabchoub,N.&lt;/Authors_Primary&gt;&lt;Authors_Primary&gt;Abdelmalek,R.&lt;/Authors_Primary&gt;&lt;Authors_Primary&gt;Mellouli,F.&lt;/Authors_Primary&gt;&lt;Authors_Primary&gt;Kanoun,F.&lt;/Authors_Primary&gt;&lt;Authors_Primary&gt;Thellier,M.&lt;/Authors_Primary&gt;&lt;Authors_Primary&gt;Bouratbine,A.&lt;/Authors_Primary&gt;&lt;Authors_Primary&gt;Aoun,K.&lt;/Authors_Primary&gt;&lt;Date_Primary&gt;2009/1&lt;/Date_Primary&gt;&lt;Keywords&gt;Diarrhea&lt;/Keywords&gt;&lt;Keywords&gt;DNA Primers&lt;/Keywords&gt;&lt;Keywords&gt;DNA,Fungal&lt;/Keywords&gt;&lt;Keywords&gt;Encephalitozoon&lt;/Keywords&gt;&lt;Keywords&gt;Encephalitozoon cuniculi&lt;/Keywords&gt;&lt;Keywords&gt;Feces&lt;/Keywords&gt;&lt;Keywords&gt;genetics&lt;/Keywords&gt;&lt;Keywords&gt;Hematologic Neoplasms&lt;/Keywords&gt;&lt;Keywords&gt;HIV Infections&lt;/Keywords&gt;&lt;Keywords&gt;Humans&lt;/Keywords&gt;&lt;Keywords&gt;Immunocompromised Host&lt;/Keywords&gt;&lt;Keywords&gt;isolation &amp;amp; purification&lt;/Keywords&gt;&lt;Keywords&gt;microbiology&lt;/Keywords&gt;&lt;Keywords&gt;Microsporidia,Unclassified&lt;/Keywords&gt;&lt;Keywords&gt;Polymerase Chain Reaction&lt;/Keywords&gt;&lt;Keywords&gt;Prevalence&lt;/Keywords&gt;&lt;Keywords&gt;Tunisia&lt;/Keywords&gt;&lt;Keywords&gt;Identification&lt;/Keywords&gt;&lt;Reprint&gt;Not in File&lt;/Reprint&gt;&lt;Start_Page&gt;24&lt;/Start_Page&gt;&lt;End_Page&gt;27&lt;/End_Page&gt;&lt;Periodical&gt;Am.J.Trop.Med.Hyg.&lt;/Periodical&gt;&lt;Volume&gt;80&lt;/Volume&gt;&lt;Issue&gt;1&lt;/Issue&gt;&lt;Misc_3&gt;80/1/24 [pii]&lt;/Misc_3&gt;&lt;Address&gt;Laboratoire de Recherche 05-SP-03, Laboratoire de Parasitologie, Institut Pasteur de Tunis, Tunis, Tunisia&lt;/Address&gt;&lt;Web_URL&gt;PM:19141834&lt;/Web_URL&gt;&lt;ZZ_JournalStdAbbrev&gt;&lt;f name="System"&gt;Am.J.Trop.Med.Hyg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 w:rsidR="00D41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PMP2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CTCTCCGGAACCAAACCCTG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ntamoeb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JVF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TTGATCCTGCCAGTATTATATG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600 to 65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7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Verweij&lt;/Author&gt;&lt;Year&gt;2003&lt;/Year&gt;&lt;RecNum&gt;22&lt;/RecNum&gt;&lt;IDText&gt;Detection and identification of entamoeba species in stool samples by a reverse line hybridization assay&lt;/IDText&gt;&lt;MDL Ref_Type="Journal"&gt;&lt;Ref_Type&gt;Journal&lt;/Ref_Type&gt;&lt;Ref_ID&gt;22&lt;/Ref_ID&gt;&lt;Title_Primary&gt;Detection and identification of entamoeba species in stool samples by a reverse line hybridization assay&lt;/Title_Primary&gt;&lt;Authors_Primary&gt;Verweij,J.J.&lt;/Authors_Primary&gt;&lt;Authors_Primary&gt;Laeijendecker,D.&lt;/Authors_Primary&gt;&lt;Authors_Primary&gt;Brienen,E.A.&lt;/Authors_Primary&gt;&lt;Authors_Primary&gt;van,Lieshout L.&lt;/Authors_Primary&gt;&lt;Authors_Primary&gt;Polderman,A.M.&lt;/Authors_Primary&gt;&lt;Date_Primary&gt;2003/11&lt;/Date_Primary&gt;&lt;Keywords&gt;Animals&lt;/Keywords&gt;&lt;Keywords&gt;Base Sequence&lt;/Keywords&gt;&lt;Keywords&gt;diagnosis&lt;/Keywords&gt;&lt;Keywords&gt;DNA Primers&lt;/Keywords&gt;&lt;Keywords&gt;Entamoeba&lt;/Keywords&gt;&lt;Keywords&gt;Entamoeba histolytica&lt;/Keywords&gt;&lt;Keywords&gt;epidemiology&lt;/Keywords&gt;&lt;Keywords&gt;Feces&lt;/Keywords&gt;&lt;Keywords&gt;genetics&lt;/Keywords&gt;&lt;Keywords&gt;Humans&lt;/Keywords&gt;&lt;Keywords&gt;isolation &amp;amp; purification&lt;/Keywords&gt;&lt;Keywords&gt;methods&lt;/Keywords&gt;&lt;Keywords&gt;Nucleic Acid Hybridization&lt;/Keywords&gt;&lt;Keywords&gt;parasitology&lt;/Keywords&gt;&lt;Keywords&gt;Polymerase Chain Reaction&lt;/Keywords&gt;&lt;Keywords&gt;RNA,Ribosomal&lt;/Keywords&gt;&lt;Keywords&gt;Species Specificity&lt;/Keywords&gt;&lt;Reprint&gt;Not in File&lt;/Reprint&gt;&lt;Start_Page&gt;5041&lt;/Start_Page&gt;&lt;End_Page&gt;5045&lt;/End_Page&gt;&lt;Periodical&gt;J.Clin.Microbiol.&lt;/Periodical&gt;&lt;Volume&gt;41&lt;/Volume&gt;&lt;Issue&gt;11&lt;/Issue&gt;&lt;User_Def_5&gt;PMC262518&lt;/User_Def_5&gt;&lt;Address&gt;Department of Parasitology, Leiden University Medical Centre, Leiden, The Netherlands. jj.verweij@lumc.nl&lt;/Address&gt;&lt;Web_URL&gt;PM:14605136&lt;/Web_URL&gt;&lt;ZZ_JournalStdAbbrev&gt;&lt;f name="System"&gt;J.Cli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SPR2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ACTATTGGAGCTGGAATTA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1A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TGGTTGATCCTGCCAG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70-60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Sogin&lt;/Author&gt;&lt;Year&gt;1987&lt;/Year&gt;&lt;RecNum&gt;62&lt;/RecNum&gt;&lt;IDText&gt;Structural Diversity of Eukaryotic Small Subunit Ribosomal RNAsa&lt;/IDText&gt;&lt;MDL Ref_Type="Journal"&gt;&lt;Ref_Type&gt;Journal&lt;/Ref_Type&gt;&lt;Ref_ID&gt;62&lt;/Ref_ID&gt;&lt;Title_Primary&gt;Structural Diversity of Eukaryotic Small Subunit Ribosomal RNAsa&lt;/Title_Primary&gt;&lt;Authors_Primary&gt;Sogin,ML.&lt;/Authors_Primary&gt;&lt;Authors_Primary&gt;Gunderson,JH&lt;/Authors_Primary&gt;&lt;Date_Primary&gt;1987&lt;/Date_Primary&gt;&lt;Reprint&gt;Not in File&lt;/Reprint&gt;&lt;Start_Page&gt;125&lt;/Start_Page&gt;&lt;End_Page&gt;139&lt;/End_Page&gt;&lt;Periodical&gt;Annals of the New York Academy of Sciences&lt;/Periodical&gt;&lt;Volume&gt;503&lt;/Volume&gt;&lt;Issue&gt;1&lt;/Issue&gt;&lt;Publisher&gt;Blackwell Publishing Ltd&lt;/Publisher&gt;&lt;ISSN_ISBN&gt;1749-6632&lt;/ISSN_ISBN&gt;&lt;Misc_3&gt;10.1111/j.1749-6632.1987.tb40603.x&lt;/Misc_3&gt;&lt;Web_URL&gt;http://dx.doi.org/10.1111/j.1749-6632.1987.tb40603.x&lt;/Web_URL&gt;&lt;ZZ_JournalFull&gt;&lt;f name="System"&gt;Annals of the New York Academy of Sciences&lt;/f&gt;&lt;/ZZ_JournalFull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3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</w:t>
            </w:r>
            <w:proofErr w:type="spellEnd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 516r-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CCAGACTTGCCCTC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Amann&lt;/Author&gt;&lt;Year&gt;1990&lt;/Year&gt;&lt;RecNum&gt;63&lt;/RecNum&gt;&lt;IDText&gt;Combination of 16S rRNA-targeted oligonucleotide probes with flow cytometry for analyzing mixed microbial populations&lt;/IDText&gt;&lt;MDL Ref_Type="Journal"&gt;&lt;Ref_Type&gt;Journal&lt;/Ref_Type&gt;&lt;Ref_ID&gt;63&lt;/Ref_ID&gt;&lt;Title_Primary&gt;Combination of 16S rRNA-targeted oligonucleotide probes with flow cytometry for analyzing mixed microbial populations&lt;/Title_Primary&gt;&lt;Authors_Primary&gt;Amann,R.I.&lt;/Authors_Primary&gt;&lt;Authors_Primary&gt;Binder,B.J.&lt;/Authors_Primary&gt;&lt;Authors_Primary&gt;Olson,R.J.&lt;/Authors_Primary&gt;&lt;Authors_Primary&gt;Chisholm,S.W.&lt;/Authors_Primary&gt;&lt;Authors_Primary&gt;Devereux,R.&lt;/Authors_Primary&gt;&lt;Authors_Primary&gt;Stahl,D.A.&lt;/Authors_Primary&gt;&lt;Date_Primary&gt;1990/6&lt;/Date_Primary&gt;&lt;Keywords&gt;analysis&lt;/Keywords&gt;&lt;Keywords&gt;Bacteria&lt;/Keywords&gt;&lt;Keywords&gt;Base Sequence&lt;/Keywords&gt;&lt;Keywords&gt;Escherichia coli&lt;/Keywords&gt;&lt;Keywords&gt;Flow Cytometry&lt;/Keywords&gt;&lt;Keywords&gt;Fluorescent Dyes&lt;/Keywords&gt;&lt;Keywords&gt;genetics&lt;/Keywords&gt;&lt;Keywords&gt;Molecular Sequence Data&lt;/Keywords&gt;&lt;Keywords&gt;Oligonucleotide Probes&lt;/Keywords&gt;&lt;Keywords&gt;Ribosomes&lt;/Keywords&gt;&lt;Keywords&gt;RNA,Ribosomal&lt;/Keywords&gt;&lt;Keywords&gt;RNA,Ribosomal,16S&lt;/Keywords&gt;&lt;Keywords&gt;veterinary&lt;/Keywords&gt;&lt;Reprint&gt;Not in File&lt;/Reprint&gt;&lt;Start_Page&gt;1919&lt;/Start_Page&gt;&lt;End_Page&gt;1925&lt;/End_Page&gt;&lt;Periodical&gt;Appl.Environ.Microbiol.&lt;/Periodical&gt;&lt;Volume&gt;56&lt;/Volume&gt;&lt;Issue&gt;6&lt;/Issue&gt;&lt;User_Def_5&gt;PMC184531&lt;/User_Def_5&gt;&lt;Address&gt;Department of Veterinary Pathobiology, University of Illinois, Urbana 61801&lt;/Address&gt;&lt;Web_URL&gt;PM:2200342&lt;/Web_URL&gt;&lt;ZZ_JournalStdAbbrev&gt;&lt;f name="System"&gt;Appl.Enviro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4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FUNF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ATCCCTAGTCGGCATAGTT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2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Chen&lt;/Author&gt;&lt;Year&gt;2010&lt;/Year&gt;&lt;RecNum&gt;14&lt;/RecNum&gt;&lt;IDText&gt;Correlation between gastrointestinal fungi and varying degrees of chronic hepatitis B virus infection&lt;/IDText&gt;&lt;MDL Ref_Type="Journal"&gt;&lt;Ref_Type&gt;Journal&lt;/Ref_Type&gt;&lt;Ref_ID&gt;14&lt;/Ref_ID&gt;&lt;Title_Primary&gt;Correlation between gastrointestinal fungi and varying degrees of chronic hepatitis B virus infection&lt;/Title_Primary&gt;&lt;Authors_Primary&gt;Chen,Y.&lt;/Authors_Primary&gt;&lt;Authors_Primary&gt;Chen,Z.&lt;/Authors_Primary&gt;&lt;Authors_Primary&gt;Guo,R.&lt;/Authors_Primary&gt;&lt;Authors_Primary&gt;Chen,N.&lt;/Authors_Primary&gt;&lt;Authors_Primary&gt;Lu,H.&lt;/Authors_Primary&gt;&lt;Authors_Primary&gt;Huang,S.&lt;/Authors_Primary&gt;&lt;Authors_Primary&gt;Wang,J.&lt;/Authors_Primary&gt;&lt;Authors_Primary&gt;Li,L.&lt;/Authors_Primary&gt;&lt;Date_Primary&gt;2010/9/14&lt;/Date_Primary&gt;&lt;Keywords&gt;analysis&lt;/Keywords&gt;&lt;Keywords&gt;Biodiversity&lt;/Keywords&gt;&lt;Keywords&gt;diagnosis&lt;/Keywords&gt;&lt;Keywords&gt;Fungi&lt;/Keywords&gt;&lt;Keywords&gt;methods&lt;/Keywords&gt;&lt;Reprint&gt;Not in File&lt;/Reprint&gt;&lt;Periodical&gt;Diagn.Microbiol.Infect.Dis.&lt;/Periodical&gt;&lt;Misc_3&gt;S0732-8893(10)00128-8 [pii];10.1016/j.diagmicrobio.2010.04.005 [doi]&lt;/Misc_3&gt;&lt;Address&gt;State Key Laboratory for Diagnosis and Treatment of Infectious Disease, First Affiliated Hospital, College of Medicine, Zhejiang University, Hangzhou, Zhejiang 310003, PR China&lt;/Address&gt;&lt;Web_URL&gt;PM:20846815&lt;/Web_URL&gt;&lt;ZZ_JournalStdAbbrev&gt;&lt;f name="System"&gt;Diagn.Microbiol.Infect.Dis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5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FUNR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TAGTCATATGCTTGTCT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ACCTGGTTGATCCTGCCAGT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80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Medlin&lt;/Author&gt;&lt;Year&gt;1988&lt;/Year&gt;&lt;RecNum&gt;86&lt;/RecNum&gt;&lt;IDText&gt;The characterization of enzymatically amplified eukaryotic 16S-like rRNA-coding regions&lt;/IDText&gt;&lt;MDL Ref_Type="Journal"&gt;&lt;Ref_Type&gt;Journal&lt;/Ref_Type&gt;&lt;Ref_ID&gt;86&lt;/Ref_ID&gt;&lt;Title_Primary&gt;The characterization of enzymatically amplified eukaryotic 16S-like rRNA-coding regions&lt;/Title_Primary&gt;&lt;Authors_Primary&gt;Medlin,L.&lt;/Authors_Primary&gt;&lt;Authors_Primary&gt;Elwood,H.J.&lt;/Authors_Primary&gt;&lt;Authors_Primary&gt;Stickel,S.&lt;/Authors_Primary&gt;&lt;Authors_Primary&gt;Sogin,M.L.&lt;/Authors_Primary&gt;&lt;Date_Primary&gt;1988/11/30&lt;/Date_Primary&gt;&lt;Keywords&gt;Base Sequence&lt;/Keywords&gt;&lt;Keywords&gt;Cloning,Molecular&lt;/Keywords&gt;&lt;Keywords&gt;Dna&lt;/Keywords&gt;&lt;Keywords&gt;Fungi&lt;/Keywords&gt;&lt;Keywords&gt;Gene Amplification&lt;/Keywords&gt;&lt;Keywords&gt;genetics&lt;/Keywords&gt;&lt;Keywords&gt;immunology&lt;/Keywords&gt;&lt;Keywords&gt;Molecular Sequence Data&lt;/Keywords&gt;&lt;Keywords&gt;Phylogeny&lt;/Keywords&gt;&lt;Keywords&gt;Polymerase Chain Reaction&lt;/Keywords&gt;&lt;Keywords&gt;Rna&lt;/Keywords&gt;&lt;Keywords&gt;RNA,Ribosomal&lt;/Keywords&gt;&lt;Reprint&gt;Not in File&lt;/Reprint&gt;&lt;Start_Page&gt;491&lt;/Start_Page&gt;&lt;End_Page&gt;499&lt;/End_Page&gt;&lt;Periodical&gt;Gene&lt;/Periodical&gt;&lt;Volume&gt;71&lt;/Volume&gt;&lt;Issue&gt;2&lt;/Issue&gt;&lt;Address&gt;National Jewish Center for Immunology and Respiratory Medicine, Denver, CO 80206&lt;/Address&gt;&lt;Web_URL&gt;PM:3224833&lt;/Web_URL&gt;&lt;ZZ_JournalStdAbbrev&gt;&lt;f name="System"&gt;Gene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6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B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GATCCTTCTGCAGGTTCACCTA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NSI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TAGTCATATGCTTGTCT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65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48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White&lt;/Author&gt;&lt;Year&gt;1990&lt;/Year&gt;&lt;RecNum&gt;68&lt;/RecNum&gt;&lt;IDText&gt;Amplification and direct sequencing of fungal ribosomal RNA genes for phylognetics. PCR protocols: a guide and applications&lt;/IDText&gt;&lt;MDL Ref_Type="Journal"&gt;&lt;Ref_Type&gt;Journal&lt;/Ref_Type&gt;&lt;Ref_ID&gt;68&lt;/Ref_ID&gt;&lt;Title_Primary&gt;Amplification and direct sequencing of fungal ribosomal RNA genes for phylognetics. PCR protocols: a guide and applications&lt;/Title_Primary&gt;&lt;Authors_Primary&gt;White,TJ.&lt;/Authors_Primary&gt;&lt;Authors_Primary&gt;.&lt;/Authors_Primary&gt;&lt;Authors_Primary&gt;Bruns,TD.&lt;/Authors_Primary&gt;&lt;Authors_Primary&gt;Lee S,Taylor J&lt;/Authors_Primary&gt;&lt;Date_Primary&gt;1990&lt;/Date_Primary&gt;&lt;Keywords&gt;Rna&lt;/Keywords&gt;&lt;Keywords&gt;PCR&lt;/Keywords&gt;&lt;Reprint&gt;Not in File&lt;/Reprint&gt;&lt;Start_Page&gt;315&lt;/Start_Page&gt;&lt;End_Page&gt;322&lt;/End_Page&gt;&lt;Periodical&gt;New York: Academic Press, Harcourt Brace Jovanovich&lt;/Periodical&gt;&lt;ZZ_JournalFull&gt;&lt;f name="System"&gt;New York: Academic Press, Harcourt Brace Jovanovich&lt;/f&gt;&lt;/ZZ_JournalFull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7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FR1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ICCATTCAATCGGTAIT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Vainio&lt;/Author&gt;&lt;Year&gt;2000&lt;/Year&gt;&lt;RecNum&gt;69&lt;/RecNum&gt;&lt;IDText&gt;Direct analysis of wood-inhabiting fungi using denaturing gradient gel electrophoresis of amplified ribosomal DNA&lt;/IDText&gt;&lt;MDL Ref_Type="Journal"&gt;&lt;Ref_Type&gt;Journal&lt;/Ref_Type&gt;&lt;Ref_ID&gt;69&lt;/Ref_ID&gt;&lt;Title_Primary&gt;Direct analysis of wood-inhabiting fungi using denaturing gradient gel electrophoresis of amplified ribosomal DNA&lt;/Title_Primary&gt;&lt;Authors_Primary&gt;Vainio,EJ.&lt;/Authors_Primary&gt;&lt;Authors_Primary&gt;Hantula,J.&lt;/Authors_Primary&gt;&lt;Date_Primary&gt;2000&lt;/Date_Primary&gt;&lt;Reprint&gt;Not in File&lt;/Reprint&gt;&lt;Start_Page&gt;927&lt;/Start_Page&gt;&lt;End_Page&gt;936&lt;/End_Page&gt;&lt;Periodical&gt;Mycol Res&lt;/Periodical&gt;&lt;Volume&gt;104&lt;/Volume&gt;&lt;ZZ_JournalFull&gt;&lt;f name="System"&gt;Mycol Res&lt;/f&gt;&lt;/ZZ_JournalFull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8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Fungi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ITS F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TTGGTCATTTAGAGGAAGTAA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ITS</w:t>
            </w: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8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0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White&lt;/Author&gt;&lt;Year&gt;1990&lt;/Year&gt;&lt;RecNum&gt;68&lt;/RecNum&gt;&lt;IDText&gt;Amplification and direct sequencing of fungal ribosomal RNA genes for phylognetics. PCR protocols: a guide and applications&lt;/IDText&gt;&lt;MDL Ref_Type="Journal"&gt;&lt;Ref_Type&gt;Journal&lt;/Ref_Type&gt;&lt;Ref_ID&gt;68&lt;/Ref_ID&gt;&lt;Title_Primary&gt;Amplification and direct sequencing of fungal ribosomal RNA genes for phylognetics. PCR protocols: a guide and applications&lt;/Title_Primary&gt;&lt;Authors_Primary&gt;White,TJ.&lt;/Authors_Primary&gt;&lt;Authors_Primary&gt;.&lt;/Authors_Primary&gt;&lt;Authors_Primary&gt;Bruns,TD.&lt;/Authors_Primary&gt;&lt;Authors_Primary&gt;Lee S,Taylor J&lt;/Authors_Primary&gt;&lt;Date_Primary&gt;1990&lt;/Date_Primary&gt;&lt;Keywords&gt;Rna&lt;/Keywords&gt;&lt;Keywords&gt;PCR&lt;/Keywords&gt;&lt;Reprint&gt;Not in File&lt;/Reprint&gt;&lt;Start_Page&gt;315&lt;/Start_Page&gt;&lt;End_Page&gt;322&lt;/End_Page&gt;&lt;Periodical&gt;New York: Academic Press, Harcourt Brace Jovanovich&lt;/Periodical&gt;&lt;ZZ_JournalFull&gt;&lt;f name="System"&gt;New York: Academic Press, Harcourt Brace Jovanovich&lt;/f&gt;&lt;/ZZ_JournalFull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7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ITS-4R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de-DE" w:eastAsia="fr-FR"/>
              </w:rPr>
              <w:t>TCCTCCGCTTATTGATATG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Gardes&lt;/Author&gt;&lt;Year&gt;1993&lt;/Year&gt;&lt;RecNum&gt;182&lt;/RecNum&gt;&lt;IDText&gt;ITS primers with enhanced specificity for basidiomycetes--application to the identification of mycorrhizae and rusts&lt;/IDText&gt;&lt;MDL Ref_Type="Journal"&gt;&lt;Ref_Type&gt;Journal&lt;/Ref_Type&gt;&lt;Ref_ID&gt;182&lt;/Ref_ID&gt;&lt;Title_Primary&gt;ITS primers with enhanced specificity for basidiomycetes--application to the identification of mycorrhizae and rusts&lt;/Title_Primary&gt;&lt;Authors_Primary&gt;Gardes,M.&lt;/Authors_Primary&gt;&lt;Authors_Primary&gt;Bruns,T.D.&lt;/Authors_Primary&gt;&lt;Date_Primary&gt;1993/4&lt;/Date_Primary&gt;&lt;Keywords&gt;analysis&lt;/Keywords&gt;&lt;Keywords&gt;Ascomycota&lt;/Keywords&gt;&lt;Keywords&gt;Base Sequence&lt;/Keywords&gt;&lt;Keywords&gt;Basidiomycota&lt;/Keywords&gt;&lt;Keywords&gt;Dna&lt;/Keywords&gt;&lt;Keywords&gt;DNA Primers&lt;/Keywords&gt;&lt;Keywords&gt;DNA,Fungal&lt;/Keywords&gt;&lt;Keywords&gt;DNA,Ribosomal&lt;/Keywords&gt;&lt;Keywords&gt;Ecosystem&lt;/Keywords&gt;&lt;Keywords&gt;Fungi&lt;/Keywords&gt;&lt;Keywords&gt;Gene Amplification&lt;/Keywords&gt;&lt;Keywords&gt;genetics&lt;/Keywords&gt;&lt;Keywords&gt;Identification&lt;/Keywords&gt;&lt;Keywords&gt;microbiology&lt;/Keywords&gt;&lt;Keywords&gt;Molecular Sequence Data&lt;/Keywords&gt;&lt;Keywords&gt;pathology&lt;/Keywords&gt;&lt;Keywords&gt;PCR&lt;/Keywords&gt;&lt;Keywords&gt;Plants&lt;/Keywords&gt;&lt;Keywords&gt;Polymerase Chain Reaction&lt;/Keywords&gt;&lt;Keywords&gt;Repetitive Sequences,Nucleic Acid&lt;/Keywords&gt;&lt;Keywords&gt;Species Specificity&lt;/Keywords&gt;&lt;Keywords&gt;Symbiosis&lt;/Keywords&gt;&lt;Reprint&gt;Not in File&lt;/Reprint&gt;&lt;Start_Page&gt;113&lt;/Start_Page&gt;&lt;End_Page&gt;118&lt;/End_Page&gt;&lt;Periodical&gt;Mol.Ecol.&lt;/Periodical&gt;&lt;Volume&gt;2&lt;/Volume&gt;&lt;Issue&gt;2&lt;/Issue&gt;&lt;Address&gt;Department of Plant Pathology, University of California, Berkeley 94720&lt;/Address&gt;&lt;Web_URL&gt;PM:8180733&lt;/Web_URL&gt;&lt;ZZ_JournalStdAbbrev&gt;&lt;f name="System"&gt;Mol.Ec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9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</w:t>
            </w:r>
          </w:p>
        </w:tc>
      </w:tr>
      <w:tr w:rsidR="00461B1B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inoflagellates</w:t>
            </w:r>
            <w:proofErr w:type="spellEnd"/>
          </w:p>
        </w:tc>
        <w:tc>
          <w:tcPr>
            <w:tcW w:w="148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8ScomF1</w:t>
            </w:r>
          </w:p>
        </w:tc>
        <w:tc>
          <w:tcPr>
            <w:tcW w:w="4763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CTTGTCTCAAAGATTAAGCCATGC</w:t>
            </w:r>
          </w:p>
        </w:tc>
        <w:tc>
          <w:tcPr>
            <w:tcW w:w="188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650</w:t>
            </w:r>
          </w:p>
        </w:tc>
        <w:tc>
          <w:tcPr>
            <w:tcW w:w="470" w:type="dxa"/>
            <w:noWrap/>
            <w:hideMark/>
          </w:tcPr>
          <w:p w:rsidR="00461B1B" w:rsidRPr="007B7F54" w:rsidRDefault="00461B1B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8</w:t>
            </w:r>
          </w:p>
        </w:tc>
        <w:tc>
          <w:tcPr>
            <w:tcW w:w="1200" w:type="dxa"/>
            <w:noWrap/>
            <w:hideMark/>
          </w:tcPr>
          <w:p w:rsidR="00461B1B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Lin&lt;/Author&gt;&lt;Year&gt;2006&lt;/Year&gt;&lt;RecNum&gt;17&lt;/RecNum&gt;&lt;IDText&gt;Development of a dinoflagellate-oriented PCR primer set leads to detection of picoplanktonic dinoflagellates from Long Island Sound&lt;/IDText&gt;&lt;MDL Ref_Type="Journal"&gt;&lt;Ref_Type&gt;Journal&lt;/Ref_Type&gt;&lt;Ref_ID&gt;17&lt;/Ref_ID&gt;&lt;Title_Primary&gt;Development of a dinoflagellate-oriented PCR primer set leads to detection of picoplanktonic dinoflagellates from Long Island Sound&lt;/Title_Primary&gt;&lt;Authors_Primary&gt;Lin,S.&lt;/Authors_Primary&gt;&lt;Authors_Primary&gt;Zhang,H.&lt;/Authors_Primary&gt;&lt;Authors_Primary&gt;Hou,Y.&lt;/Authors_Primary&gt;&lt;Authors_Primary&gt;Miranda,L.&lt;/Authors_Primary&gt;&lt;Authors_Primary&gt;Bhattacharya,D.&lt;/Authors_Primary&gt;&lt;Date_Primary&gt;2006/8&lt;/Date_Primary&gt;&lt;Keywords&gt;analysis&lt;/Keywords&gt;&lt;Keywords&gt;Animals&lt;/Keywords&gt;&lt;Keywords&gt;classification&lt;/Keywords&gt;&lt;Keywords&gt;Cloning,Molecular&lt;/Keywords&gt;&lt;Keywords&gt;Dinoflagellida&lt;/Keywords&gt;&lt;Keywords&gt;DNA Primers&lt;/Keywords&gt;&lt;Keywords&gt;DNA,Protozoan&lt;/Keywords&gt;&lt;Keywords&gt;DNA,Ribosomal&lt;/Keywords&gt;&lt;Keywords&gt;Ecosystem&lt;/Keywords&gt;&lt;Keywords&gt;Genes,rRNA&lt;/Keywords&gt;&lt;Keywords&gt;genetics&lt;/Keywords&gt;&lt;Keywords&gt;isolation &amp;amp; purification&lt;/Keywords&gt;&lt;Keywords&gt;methods&lt;/Keywords&gt;&lt;Keywords&gt;Molecular Sequence Data&lt;/Keywords&gt;&lt;Keywords&gt;parasitology&lt;/Keywords&gt;&lt;Keywords&gt;Phylogeny&lt;/Keywords&gt;&lt;Keywords&gt;Polymerase Chain Reaction&lt;/Keywords&gt;&lt;Keywords&gt;RNA,Ribosomal,18S&lt;/Keywords&gt;&lt;Keywords&gt;Seawater&lt;/Keywords&gt;&lt;Keywords&gt;Sequence Analysis,DNA&lt;/Keywords&gt;&lt;Reprint&gt;Not in File&lt;/Reprint&gt;&lt;Start_Page&gt;5626&lt;/Start_Page&gt;&lt;End_Page&gt;5630&lt;/End_Page&gt;&lt;Periodical&gt;Appl.Environ.Microbiol.&lt;/Periodical&gt;&lt;Volume&gt;72&lt;/Volume&gt;&lt;Issue&gt;8&lt;/Issue&gt;&lt;User_Def_5&gt;PMC1538694&lt;/User_Def_5&gt;&lt;Misc_3&gt;72/8/5626 [pii];10.1128/AEM.00586-06 [doi]&lt;/Misc_3&gt;&lt;Address&gt;Department of Marine Sciences, University of Connecticut, Groton, CT 06340, USA. senjie.lin@uconn.edu&lt;/Address&gt;&lt;Web_URL&gt;PM:16885319&lt;/Web_URL&gt;&lt;ZZ_JournalStdAbbrev&gt;&lt;f name="System"&gt;Appl.Enviro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7B7F5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0</w:t>
            </w:r>
            <w:r w:rsidR="007B7F54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461B1B" w:rsidRPr="007B7F54" w:rsidRDefault="00193BF9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ino18SR1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AGCCAGATRCDCACCC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richomonads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FR1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GCTTCAGTTCAGCGGGTCTTC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5,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338-391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60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Corbeil&lt;/Author&gt;&lt;Year&gt;2008&lt;/Year&gt;&lt;RecNum&gt;18&lt;/RecNum&gt;&lt;IDText&gt;Detection of trichomonad species in the reproductive tracts of breeding and virgin bulls&lt;/IDText&gt;&lt;MDL Ref_Type="Journal"&gt;&lt;Ref_Type&gt;Journal&lt;/Ref_Type&gt;&lt;Ref_ID&gt;18&lt;/Ref_ID&gt;&lt;Title_Primary&gt;Detection of trichomonad species in the reproductive tracts of breeding and virgin bulls&lt;/Title_Primary&gt;&lt;Authors_Primary&gt;Corbeil,L.B.&lt;/Authors_Primary&gt;&lt;Authors_Primary&gt;Campero,C.M.&lt;/Authors_Primary&gt;&lt;Authors_Primary&gt;Van,Hoosear K.&lt;/Authors_Primary&gt;&lt;Authors_Primary&gt;Bondurant,R.H.&lt;/Authors_Primary&gt;&lt;Date_Primary&gt;2008/7/4&lt;/Date_Primary&gt;&lt;Keywords&gt;Animals&lt;/Keywords&gt;&lt;Keywords&gt;Birds&lt;/Keywords&gt;&lt;Keywords&gt;Cats&lt;/Keywords&gt;&lt;Keywords&gt;Cattle&lt;/Keywords&gt;&lt;Keywords&gt;Cattle Diseases&lt;/Keywords&gt;&lt;Keywords&gt;diagnosis&lt;/Keywords&gt;&lt;Keywords&gt;Female&lt;/Keywords&gt;&lt;Keywords&gt;Fluorescent Antibody Technique&lt;/Keywords&gt;&lt;Keywords&gt;Iguanas&lt;/Keywords&gt;&lt;Keywords&gt;isolation &amp;amp; purification&lt;/Keywords&gt;&lt;Keywords&gt;Male&lt;/Keywords&gt;&lt;Keywords&gt;parasitology&lt;/Keywords&gt;&lt;Keywords&gt;Polymerase Chain Reaction&lt;/Keywords&gt;&lt;Keywords&gt;Sexually Transmitted Diseases&lt;/Keywords&gt;&lt;Keywords&gt;Trichomonas&lt;/Keywords&gt;&lt;Keywords&gt;Trichomonas Infections&lt;/Keywords&gt;&lt;Keywords&gt;veterinary&lt;/Keywords&gt;&lt;Reprint&gt;Not in File&lt;/Reprint&gt;&lt;Start_Page&gt;226&lt;/Start_Page&gt;&lt;End_Page&gt;232&lt;/End_Page&gt;&lt;Periodical&gt;Vet.Parasitol.&lt;/Periodical&gt;&lt;Volume&gt;154&lt;/Volume&gt;&lt;Issue&gt;3-4&lt;/Issue&gt;&lt;Misc_3&gt;S0304-4017(08)00149-0 [pii];10.1016/j.vetpar.2008.03.014 [doi]&lt;/Misc_3&gt;&lt;Address&gt;Department of Pathology, Division of Infectious Diseases, University of California, San Diego, CA 92103, USA. lcorbeil@ucsd.edu &amp;lt;lcorbeil@ucsd.edu&amp;gt;&lt;/Address&gt;&lt;Web_URL&gt;PM:18450382&lt;/Web_URL&gt;&lt;ZZ_JournalStdAbbrev&gt;&lt;f name="System"&gt;Vet.Parasit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1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FR2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GGTAGGTGAACCTGCCGTTG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iplomonads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imA</w:t>
            </w:r>
            <w:proofErr w:type="spellEnd"/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ACCTGGTTGATCTTGCCA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 -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Kolisko&lt;/Author&gt;&lt;Year&gt;2010&lt;/Year&gt;&lt;RecNum&gt;19&lt;/RecNum&gt;&lt;IDText&gt;A wide diversity of previously undetected free-living relatives of diplomonads isolated from marine/saline habitats&lt;/IDText&gt;&lt;MDL Ref_Type="Journal"&gt;&lt;Ref_Type&gt;Journal&lt;/Ref_Type&gt;&lt;Ref_ID&gt;19&lt;/Ref_ID&gt;&lt;Title_Primary&gt;A wide diversity of previously undetected free-living relatives of diplomonads isolated from marine/saline habitats&lt;/Title_Primary&gt;&lt;Authors_Primary&gt;Kolisko,M.&lt;/Authors_Primary&gt;&lt;Authors_Primary&gt;Silberman,J.D.&lt;/Authors_Primary&gt;&lt;Authors_Primary&gt;Cepicka,I.&lt;/Authors_Primary&gt;&lt;Authors_Primary&gt;Yubuki,N.&lt;/Authors_Primary&gt;&lt;Authors_Primary&gt;Takishita,K.&lt;/Authors_Primary&gt;&lt;Authors_Primary&gt;Yabuki,A.&lt;/Authors_Primary&gt;&lt;Authors_Primary&gt;Leander,B.S.&lt;/Authors_Primary&gt;&lt;Authors_Primary&gt;Inouye,I.&lt;/Authors_Primary&gt;&lt;Authors_Primary&gt;Inagaki,Y.&lt;/Authors_Primary&gt;&lt;Authors_Primary&gt;Roger,A.J.&lt;/Authors_Primary&gt;&lt;Authors_Primary&gt;Simpson,A.G.&lt;/Authors_Primary&gt;&lt;Date_Primary&gt;2010/10&lt;/Date_Primary&gt;&lt;Keywords&gt;Aquatic Organisms&lt;/Keywords&gt;&lt;Keywords&gt;Biodiversity&lt;/Keywords&gt;&lt;Keywords&gt;chemistry&lt;/Keywords&gt;&lt;Keywords&gt;classification&lt;/Keywords&gt;&lt;Keywords&gt;Diplomonadida&lt;/Keywords&gt;&lt;Keywords&gt;Ecosystem&lt;/Keywords&gt;&lt;Keywords&gt;Genes,rRNA&lt;/Keywords&gt;&lt;Keywords&gt;genetics&lt;/Keywords&gt;&lt;Keywords&gt;isolation &amp;amp; purification&lt;/Keywords&gt;&lt;Keywords&gt;Phylogeny&lt;/Keywords&gt;&lt;Keywords&gt;Salinity&lt;/Keywords&gt;&lt;Keywords&gt;Seawater&lt;/Keywords&gt;&lt;Keywords&gt;Sodium Chloride&lt;/Keywords&gt;&lt;Reprint&gt;Not in File&lt;/Reprint&gt;&lt;Start_Page&gt;2700&lt;/Start_Page&gt;&lt;End_Page&gt;2710&lt;/End_Page&gt;&lt;Periodical&gt;Environ.Microbiol.&lt;/Periodical&gt;&lt;Volume&gt;12&lt;/Volume&gt;&lt;Issue&gt;10&lt;/Issue&gt;&lt;Misc_3&gt;EMI2239 [pii];10.1111/j.1462-2920.2010.02239.x [doi]&lt;/Misc_3&gt;&lt;Address&gt;Department of Biology, Dalhousie University, Halifax, Nova Scotia, Canada&lt;/Address&gt;&lt;Web_URL&gt;PM:20482740&lt;/Web_URL&gt;&lt;ZZ_JournalStdAbbrev&gt;&lt;f name="System"&gt;Enviro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2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imB</w:t>
            </w:r>
            <w:proofErr w:type="spellEnd"/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YGCAGGTTCACCTACGGA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Kinetoplastidi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Kineto_kin1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CGTTCAAAGATTGGGCAAT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600-650 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McLaughlin&lt;/Author&gt;&lt;Year&gt;1996&lt;/Year&gt;&lt;RecNum&gt;66&lt;/RecNum&gt;&lt;IDText&gt;PCR-based detection and typing of parasites&lt;/IDText&gt;&lt;MDL Ref_Type="Journal"&gt;&lt;Ref_Type&gt;Journal&lt;/Ref_Type&gt;&lt;Ref_ID&gt;66&lt;/Ref_ID&gt;&lt;Title_Primary&gt;PCR-based detection and typing of parasites&lt;/Title_Primary&gt;&lt;Authors_Primary&gt;McLaughlin,GL.&lt;/Authors_Primary&gt;&lt;Authors_Primary&gt;Ssenyonga,SS.&lt;/Authors_Primary&gt;&lt;Authors_Primary&gt;Nanteza,E.&lt;/Authors_Primary&gt;&lt;Authors_Primary&gt;Rubaire-Akiki.&lt;/Authors_Primary&gt;&lt;Authors_Primary&gt;Wafula,O.&lt;/Authors_Primary&gt;&lt;Authors_Primary&gt;Hansen,RD.&lt;/Authors_Primary&gt;&lt;Authors_Primary&gt;Vodkin,MH.&lt;/Authors_Primary&gt;&lt;Authors_Primary&gt;Novak,RJ.&lt;/Authors_Primary&gt;&lt;Authors_Primary&gt;Gordon,VR.&lt;/Authors_Primary&gt;&lt;Authors_Primary&gt;Montenegro-James,S.&lt;/Authors_Primary&gt;&lt;Authors_Primary&gt;James,M.&lt;/Authors_Primary&gt;&lt;Authors_Primary&gt;Aviles,H.&lt;/Authors_Primary&gt;&lt;Authors_Primary&gt;Armijos,R.&lt;/Authors_Primary&gt;&lt;Authors_Primary&gt;Santrich,C.&lt;/Authors_Primary&gt;&lt;Authors_Primary&gt;Weigle,K.&lt;/Authors_Primary&gt;&lt;Authors_Primary&gt;Saravia,N.&lt;/Authors_Primary&gt;&lt;Authors_Primary&gt;Wozniak,E.&lt;/Authors_Primary&gt;&lt;Authors_Primary&gt;Gaye,O.&lt;/Authors_Primary&gt;&lt;Authors_Primary&gt;Mdachi,R.&lt;/Authors_Primary&gt;&lt;Authors_Primary&gt;Shapiro,SZ.&lt;/Authors_Primary&gt;&lt;Authors_Primary&gt;Chang,K-P&lt;/Authors_Primary&gt;&lt;Authors_Primary&gt;.Kakoma,I.&lt;/Authors_Primary&gt;&lt;Date_Primary&gt;1996&lt;/Date_Primary&gt;&lt;Reprint&gt;Not in File&lt;/Reprint&gt;&lt;Start_Page&gt;261&lt;/Start_Page&gt;&lt;End_Page&gt;270&lt;/End_Page&gt;&lt;Periodical&gt;M.A.Azcel and M.Z.Alkan, eds.Parasitology for the 21st Century.CAB International, Wallingford, Oxon, United Kingdom&lt;/Periodical&gt;&lt;ZZ_JournalStdAbbrev&gt;&lt;f name="System"&gt;M.A.Azcel and M.Z.Alkan, eds.Parasitology for the 21st Century.CAB International, Wallingford, Oxon, United Kingdom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3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Kineto_kin2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GCCCGAAAGTTCAC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moeba</w:t>
            </w: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mi6F1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CAGCTCCAATAGCGTATATT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83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Thomas&lt;/Author&gt;&lt;Year&gt;2006&lt;/Year&gt;&lt;RecNum&gt;20&lt;/RecNum&gt;&lt;IDText&gt;Biodiversity of amoebae and amoeba-resisting bacteria in a hospital water network&lt;/IDText&gt;&lt;MDL Ref_Type="Journal"&gt;&lt;Ref_Type&gt;Journal&lt;/Ref_Type&gt;&lt;Ref_ID&gt;20&lt;/Ref_ID&gt;&lt;Title_Primary&gt;Biodiversity of amoebae and amoeba-resisting bacteria in a hospital water network&lt;/Title_Primary&gt;&lt;Authors_Primary&gt;Thomas,V.&lt;/Authors_Primary&gt;&lt;Authors_Primary&gt;Herrera-Rimann,K.&lt;/Authors_Primary&gt;&lt;Authors_Primary&gt;Blanc,D.S.&lt;/Authors_Primary&gt;&lt;Authors_Primary&gt;Greub,G.&lt;/Authors_Primary&gt;&lt;Date_Primary&gt;2006/4&lt;/Date_Primary&gt;&lt;Keywords&gt;Alphaproteobacteria&lt;/Keywords&gt;&lt;Keywords&gt;Amoeba&lt;/Keywords&gt;&lt;Keywords&gt;Animals&lt;/Keywords&gt;&lt;Keywords&gt;Bacteria&lt;/Keywords&gt;&lt;Keywords&gt;Biodiversity&lt;/Keywords&gt;&lt;Keywords&gt;classification&lt;/Keywords&gt;&lt;Keywords&gt;Coculture Techniques&lt;/Keywords&gt;&lt;Keywords&gt;Culture Media&lt;/Keywords&gt;&lt;Keywords&gt;Fresh Water&lt;/Keywords&gt;&lt;Keywords&gt;genetics&lt;/Keywords&gt;&lt;Keywords&gt;Genotype&lt;/Keywords&gt;&lt;Keywords&gt;growth &amp;amp; development&lt;/Keywords&gt;&lt;Keywords&gt;Hospitals&lt;/Keywords&gt;&lt;Keywords&gt;isolation &amp;amp; purification&lt;/Keywords&gt;&lt;Keywords&gt;microbiology&lt;/Keywords&gt;&lt;Keywords&gt;Molecular Sequence Data&lt;/Keywords&gt;&lt;Keywords&gt;parasitology&lt;/Keywords&gt;&lt;Keywords&gt;pathogenicity&lt;/Keywords&gt;&lt;Keywords&gt;Phenotype&lt;/Keywords&gt;&lt;Keywords&gt;Phylogeny&lt;/Keywords&gt;&lt;Keywords&gt;Sequence Analysis,DNA&lt;/Keywords&gt;&lt;Keywords&gt;Water Supply&lt;/Keywords&gt;&lt;Reprint&gt;Not in File&lt;/Reprint&gt;&lt;Start_Page&gt;2428&lt;/Start_Page&gt;&lt;End_Page&gt;2438&lt;/End_Page&gt;&lt;Periodical&gt;Appl.Environ.Microbiol.&lt;/Periodical&gt;&lt;Volume&gt;72&lt;/Volume&gt;&lt;Issue&gt;4&lt;/Issue&gt;&lt;User_Def_5&gt;PMC1449017&lt;/User_Def_5&gt;&lt;Misc_3&gt;72/4/2428 [pii];10.1128/AEM.72.4.2428-2438.2006 [doi]&lt;/Misc_3&gt;&lt;Address&gt;Center for Research on Intracellular Bacteria, Institute of Microbiology, CHUV Hospital, Bugnon 46, 1011 Lausanne, Switzerland&lt;/Address&gt;&lt;Web_URL&gt;PM:16597941&lt;/Web_URL&gt;&lt;ZZ_JournalStdAbbrev&gt;&lt;f name="System"&gt;Appl.Enviro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4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mi9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TTGAGTCGAATTAAGCCG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canthamoeb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JDP1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GCCCAGATCGTTTACCGTGA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460-470 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60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>
                <w:fldData xml:space="preserve">PFJlZm1hbj48Q2l0ZT48QXV0aG9yPlNjaHJvZWRlcjwvQXV0aG9yPjxZZWFyPjIwMDE8L1llYXI+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</w:fldData>
              </w:fldChar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>
                <w:fldData xml:space="preserve">PFJlZm1hbj48Q2l0ZT48QXV0aG9yPlNjaHJvZWRlcjwvQXV0aG9yPjxZZWFyPjIwMDE8L1llYXI+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</w:fldData>
              </w:fldChar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5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JDP2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CTCACAAGCTGCTAGGGAGTC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Naegleri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AACCTGCGTAGGGATCATTT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ITS</w:t>
            </w: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388 -376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Pelandakis&lt;/Author&gt;&lt;Year&gt;2002&lt;/Year&gt;&lt;RecNum&gt;24&lt;/RecNum&gt;&lt;IDText&gt;Use of multiplex PCR and PCR restriction enzyme analysis for detection and exploration of the variability in the free-living amoeba Naegleria in the environment&lt;/IDText&gt;&lt;MDL Ref_Type="Journal"&gt;&lt;Ref_Type&gt;Journal&lt;/Ref_Type&gt;&lt;Ref_ID&gt;24&lt;/Ref_ID&gt;&lt;Title_Primary&gt;Use of multiplex PCR and PCR restriction enzyme analysis for detection and exploration of the variability in the free-living amoeba Naegleria in the environment&lt;/Title_Primary&gt;&lt;Authors_Primary&gt;Pelandakis,M.&lt;/Authors_Primary&gt;&lt;Authors_Primary&gt;Pernin,P.&lt;/Authors_Primary&gt;&lt;Date_Primary&gt;2002/4&lt;/Date_Primary&gt;&lt;Keywords&gt;Amoeba&lt;/Keywords&gt;&lt;Keywords&gt;analysis&lt;/Keywords&gt;&lt;Keywords&gt;Animals&lt;/Keywords&gt;&lt;Keywords&gt;classification&lt;/Keywords&gt;&lt;Keywords&gt;DNA,Ribosomal Spacer&lt;/Keywords&gt;&lt;Keywords&gt;DNA,Protozoan&lt;/Keywords&gt;&lt;Keywords&gt;genetics&lt;/Keywords&gt;&lt;Keywords&gt;isolation &amp;amp; purification&lt;/Keywords&gt;&lt;Keywords&gt;methods&lt;/Keywords&gt;&lt;Keywords&gt;Naegleria&lt;/Keywords&gt;&lt;Keywords&gt;parasitology&lt;/Keywords&gt;&lt;Keywords&gt;Polymerase Chain Reaction&lt;/Keywords&gt;&lt;Keywords&gt;Polymorphism,Restriction Fragment Length&lt;/Keywords&gt;&lt;Keywords&gt;Species Specificity&lt;/Keywords&gt;&lt;Keywords&gt;Water&lt;/Keywords&gt;&lt;Reprint&gt;Not in File&lt;/Reprint&gt;&lt;Start_Page&gt;2061&lt;/Start_Page&gt;&lt;End_Page&gt;2065&lt;/End_Page&gt;&lt;Periodical&gt;Appl.Environ.Microbiol.&lt;/Periodical&gt;&lt;Volume&gt;68&lt;/Volume&gt;&lt;Issue&gt;4&lt;/Issue&gt;&lt;User_Def_5&gt;PMC123847&lt;/User_Def_5&gt;&lt;Address&gt;Laboratoire de Biologie Cellulaire, EA 1655, Faculte de Pharmacie, 69373 Lyon Cedex 08, France. pelandak@rockefeller.univ-lyon1.fr&lt;/Address&gt;&lt;Web_URL&gt;PM:11916734&lt;/Web_URL&gt;&lt;ZZ_JournalStdAbbrev&gt;&lt;f name="System"&gt;Appl.Enviro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6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TTCTTTTCCTCCCCTTATT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Hartmannell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Hv1227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TACGAGGTCAGGACACTGT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01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6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>
                <w:fldData xml:space="preserve">PFJlZm1hbj48Q2l0ZT48QXV0aG9yPkt1aXBlcjwvQXV0aG9yPjxZZWFyPjIwMDY8L1llYXI+PFJl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</w:fldData>
              </w:fldChar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>
                <w:fldData xml:space="preserve">PFJlZm1hbj48Q2l0ZT48QXV0aG9yPkt1aXBlcjwvQXV0aG9yPjxZZWFyPjIwMDY8L1llYXI+PFJl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</w:fldData>
              </w:fldChar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7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Hv1728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ACCATCCGGAGTTCTC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iliophor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21 F 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TGCGAATGGCTCATTAMA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75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Dopheide&lt;/Author&gt;&lt;Year&gt;2008&lt;/Year&gt;&lt;RecNum&gt;26&lt;/RecNum&gt;&lt;IDText&gt;Molecular characterization of ciliate diversity in stream biofilms&lt;/IDText&gt;&lt;MDL Ref_Type="Journal"&gt;&lt;Ref_Type&gt;Journal&lt;/Ref_Type&gt;&lt;Ref_ID&gt;26&lt;/Ref_ID&gt;&lt;Title_Primary&gt;Molecular characterization of ciliate diversity in stream biofilms&lt;/Title_Primary&gt;&lt;Authors_Primary&gt;Dopheide,A.&lt;/Authors_Primary&gt;&lt;Authors_Primary&gt;Lear,G.&lt;/Authors_Primary&gt;&lt;Authors_Primary&gt;Stott,R.&lt;/Authors_Primary&gt;&lt;Authors_Primary&gt;Lewis,G.&lt;/Authors_Primary&gt;&lt;Date_Primary&gt;2008/3&lt;/Date_Primary&gt;&lt;Keywords&gt;analysis&lt;/Keywords&gt;&lt;Keywords&gt;Animals&lt;/Keywords&gt;&lt;Keywords&gt;Biodiversity&lt;/Keywords&gt;&lt;Keywords&gt;Biofilms&lt;/Keywords&gt;&lt;Keywords&gt;chemistry&lt;/Keywords&gt;&lt;Keywords&gt;Ciliophora&lt;/Keywords&gt;&lt;Keywords&gt;classification&lt;/Keywords&gt;&lt;Keywords&gt;DNA Primers&lt;/Keywords&gt;&lt;Keywords&gt;DNA,Protozoan&lt;/Keywords&gt;&lt;Keywords&gt;Ecosystem&lt;/Keywords&gt;&lt;Keywords&gt;Genetic Variation&lt;/Keywords&gt;&lt;Keywords&gt;genetics&lt;/Keywords&gt;&lt;Keywords&gt;growth &amp;amp; development&lt;/Keywords&gt;&lt;Keywords&gt;Molecular Sequence Data&lt;/Keywords&gt;&lt;Keywords&gt;parasitology&lt;/Keywords&gt;&lt;Keywords&gt;Polymorphism,Restriction Fragment Length&lt;/Keywords&gt;&lt;Keywords&gt;Rivers&lt;/Keywords&gt;&lt;Keywords&gt;RNA,Ribosomal,18S&lt;/Keywords&gt;&lt;Keywords&gt;Sequence Analysis,DNA&lt;/Keywords&gt;&lt;Reprint&gt;Not in File&lt;/Reprint&gt;&lt;Start_Page&gt;1740&lt;/Start_Page&gt;&lt;End_Page&gt;1747&lt;/End_Page&gt;&lt;Periodical&gt;Appl.Environ.Microbiol.&lt;/Periodical&gt;&lt;Volume&gt;74&lt;/Volume&gt;&lt;Issue&gt;6&lt;/Issue&gt;&lt;User_Def_5&gt;PMC2268302&lt;/User_Def_5&gt;&lt;Misc_3&gt;AEM.01438-07 [pii];10.1128/AEM.01438-07 [doi]&lt;/Misc_3&gt;&lt;Address&gt;School of Biological Sciences, University of Auckland, Private Bag 92019, Auckland, New Zealand&lt;/Address&gt;&lt;Web_URL&gt;PM:18223112&lt;/Web_URL&gt;&lt;ZZ_JournalStdAbbrev&gt;&lt;f name="System"&gt;Appl.Environ.Microbiol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8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147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ACGGTATCTRATCGTCTTT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Diatoms</w:t>
            </w: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8S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TTTCCGTAGGTGAACCTG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700-900 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60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2970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Senapin&lt;/Author&gt;&lt;Year&gt;2011&lt;/Year&gt;&lt;RecNum&gt;27&lt;/RecNum&gt;&lt;IDText&gt;Development of primers and a procedure for specific identification of the diatomThalassiosira weissflogii &lt;/IDText&gt;&lt;MDL Ref_Type="Journal"&gt;&lt;Ref_Type&gt;Journal&lt;/Ref_Type&gt;&lt;Ref_ID&gt;27&lt;/Ref_ID&gt;&lt;Title_Primary&gt;Development of primers and a procedure for specific identification of the diatom &amp;amp;lt;i&amp;amp;gt;Thalassiosira weissflogii&amp;amp;lt;/i&amp;amp;gt;&lt;/Title_Primary&gt;&lt;Authors_Primary&gt;Senapin,Saengchan&lt;/Authors_Primary&gt;&lt;Authors_Primary&gt;Phiwsaiya,Kornsunee&lt;/Authors_Primary&gt;&lt;Authors_Primary&gt;Kiatmetha,Pauline&lt;/Authors_Primary&gt;&lt;Authors_Primary&gt;Withyachumnarnkul,Boonsirm&lt;/Authors_Primary&gt;&lt;Date_Primary&gt;2010/10/21&lt;/Date_Primary&gt;&lt;Keywords&gt;Polymerase Chain Reaction&lt;/Keywords&gt;&lt;Reprint&gt;Not in File&lt;/Reprint&gt;&lt;Start_Page&gt;1&lt;/Start_Page&gt;&lt;End_Page&gt;12&lt;/End_Page&gt;&lt;Misc_3&gt;10.1007/s10499-010-9384-x [doi]&lt;/Misc_3&gt;&lt;Address&gt;Center of Excellence for Shrimp Molecular Biology and Biotechnology (Centex Shrimp), Bangkok, 10400 Thailand&lt;/Address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297089" w:rsidRPr="00297089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297089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19</w:t>
            </w:r>
            <w:r w:rsidR="00297089" w:rsidRPr="00297089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28S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CTTATTAATATGCTTAAATTCAGC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hodophyt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UBI_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GCTGCTAAAACTTGTGGG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UBISCO</w:t>
            </w: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0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6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Wang&lt;/Author&gt;&lt;Year&gt;2009&lt;/Year&gt;&lt;RecNum&gt;29&lt;/RecNum&gt;&lt;IDText&gt;An improved PCR method for direct identification of &amp;amp;lt;i&amp;amp;gt;Porphyra&amp;amp;lt;/i&amp;amp;gt; (Bangiales, Rhodophyta) using conchocelis based on a RUBISCO intergenic spacer&lt;/IDText&gt;&lt;MDL Ref_Type="Journal"&gt;&lt;Ref_Type&gt;Journal&lt;/Ref_Type&gt;&lt;Ref_ID&gt;29&lt;/Ref_ID&gt;&lt;Title_Primary&gt;An improved PCR method for direct identification of &amp;amp;lt;i&amp;amp;gt;Porphyra&amp;amp;lt;/i&amp;amp;gt; (Bangiales, Rhodophyta) using conchocelis based on a RUBISCO intergenic spacer&lt;/Title_Primary&gt;&lt;Authors_Primary&gt;Wang,Chao&lt;/Authors_Primary&gt;&lt;Authors_Primary&gt;Dong,Dong&lt;/Authors_Primary&gt;&lt;Authors_Primary&gt;Wang,Guangce&lt;/Authors_Primary&gt;&lt;Authors_Primary&gt;Zhang,Baoyu&lt;/Authors_Primary&gt;&lt;Authors_Primary&gt;Peng,Guang&lt;/Authors_Primary&gt;&lt;Authors_Primary&gt;Xu,Pu&lt;/Authors_Primary&gt;&lt;Authors_Primary&gt;Tang,Xiaorong&lt;/Authors_Primary&gt;&lt;Date_Primary&gt;2009/9/1&lt;/Date_Primary&gt;&lt;Keywords&gt;Korea&lt;/Keywords&gt;&lt;Keywords&gt;methods&lt;/Keywords&gt;&lt;Keywords&gt;Phylogeny&lt;/Keywords&gt;&lt;Reprint&gt;Not in File&lt;/Reprint&gt;&lt;Start_Page&gt;513&lt;/Start_Page&gt;&lt;End_Page&gt;518&lt;/End_Page&gt;&lt;Issue&gt;3&lt;/Issue&gt;&lt;Misc_3&gt;10.1007/s00343-009-9169-0 [doi]&lt;/Misc_3&gt;&lt;Address&gt;Chinese Academy of Sciences Key Laboratory of Experimental Marine Biology, Institute of Oceanology Qingdao 266071 China&lt;/Address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0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UBI_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GCGTTGTAATAAGAATCCTG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hlorophyt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UCP1_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AAGCWCCDGCAGAAGAC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ps11-rpl2</w:t>
            </w: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384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4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Provan&lt;/Author&gt;&lt;Year&gt;2004&lt;/Year&gt;&lt;RecNum&gt;67&lt;/RecNum&gt;&lt;IDText&gt;Universal plastid primers for chlorophyta and rhodophyta&lt;/IDText&gt;&lt;MDL Ref_Type="Journal"&gt;&lt;Ref_Type&gt;Journal&lt;/Ref_Type&gt;&lt;Ref_ID&gt;67&lt;/Ref_ID&gt;&lt;Title_Primary&gt;Universal plastid primers for chlorophyta and rhodophyta&lt;/Title_Primary&gt;&lt;Authors_Primary&gt;Provan,J.&lt;/Authors_Primary&gt;&lt;Authors_Primary&gt;Murphy,S.&lt;/Authors_Primary&gt;&lt;Authors_Primary&gt;Mggs,C&lt;/Authors_Primary&gt;&lt;Date_Primary&gt;2004&lt;/Date_Primary&gt;&lt;Keywords&gt;Plants&lt;/Keywords&gt;&lt;Reprint&gt;Not in File&lt;/Reprint&gt;&lt;Start_Page&gt;43&lt;/Start_Page&gt;&lt;End_Page&gt;50&lt;/End_Page&gt;&lt;Periodical&gt;EUR J PHYCOL&lt;/Periodical&gt;&lt;Volume&gt;39&lt;/Volume&gt;&lt;Issue&gt;1&lt;/Issue&gt;&lt;ZZ_JournalFull&gt;&lt;f name="System"&gt;EUR J PHYCOL&lt;/f&gt;&lt;/ZZ_JournalFull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1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UCP1_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CMAAACATAAACAAMSWCAG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glenophyt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A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TCATATGCTTYKTTCAAGGRCTAAGC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-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Marin&lt;/Author&gt;&lt;Year&gt;2003&lt;/Year&gt;&lt;RecNum&gt;28&lt;/RecNum&gt;&lt;IDText&gt;Phylogeny and taxonomic revision of plastid-containing euglenophytes based on SSU rDNA sequence comparisons and synapomorphic signatures in the SSU rRNA secondary structure&lt;/IDText&gt;&lt;MDL Ref_Type="Journal"&gt;&lt;Ref_Type&gt;Journal&lt;/Ref_Type&gt;&lt;Ref_ID&gt;28&lt;/Ref_ID&gt;&lt;Title_Primary&gt;Phylogeny and taxonomic revision of plastid-containing euglenophytes based on SSU rDNA sequence comparisons and synapomorphic signatures in the SSU rRNA secondary structure&lt;/Title_Primary&gt;&lt;Authors_Primary&gt;Marin,B.&lt;/Authors_Primary&gt;&lt;Authors_Primary&gt;Palm,A.&lt;/Authors_Primary&gt;&lt;Authors_Primary&gt;Klingberg,M.&lt;/Authors_Primary&gt;&lt;Authors_Primary&gt;Melkonian,M.&lt;/Authors_Primary&gt;&lt;Date_Primary&gt;2003/4&lt;/Date_Primary&gt;&lt;Keywords&gt;Animals&lt;/Keywords&gt;&lt;Keywords&gt;Base Sequence&lt;/Keywords&gt;&lt;Keywords&gt;chemistry&lt;/Keywords&gt;&lt;Keywords&gt;classification&lt;/Keywords&gt;&lt;Keywords&gt;DNA Primers&lt;/Keywords&gt;&lt;Keywords&gt;Euglena&lt;/Keywords&gt;&lt;Keywords&gt;Euglenida&lt;/Keywords&gt;&lt;Keywords&gt;genetics&lt;/Keywords&gt;&lt;Keywords&gt;Models,Molecular&lt;/Keywords&gt;&lt;Keywords&gt;Molecular Sequence Data&lt;/Keywords&gt;&lt;Keywords&gt;Nucleic Acid Conformation&lt;/Keywords&gt;&lt;Keywords&gt;Phylogeny&lt;/Keywords&gt;&lt;Keywords&gt;Plastids&lt;/Keywords&gt;&lt;Keywords&gt;Rna,Plant&lt;/Keywords&gt;&lt;Keywords&gt;RNA,Protozoan&lt;/Keywords&gt;&lt;Keywords&gt;RNA,Ribosomal&lt;/Keywords&gt;&lt;Keywords&gt;Species Specificity&lt;/Keywords&gt;&lt;Reprint&gt;Not in File&lt;/Reprint&gt;&lt;Start_Page&gt;99&lt;/Start_Page&gt;&lt;End_Page&gt;145&lt;/End_Page&gt;&lt;Periodical&gt;Protist.&lt;/Periodical&gt;&lt;Volume&gt;154&lt;/Volume&gt;&lt;Issue&gt;1&lt;/Issue&gt;&lt;Address&gt;Botanisches Institut, Lehrstuhl I, Universitat zu Koln, Gyrhofstr. 15, D-50931 Koln, Germany. birger.marin@uni-koeln.de&lt;/Address&gt;&lt;Web_URL&gt;PM:12812373&lt;/Web_URL&gt;&lt;ZZ_JournalStdAbbrev&gt;&lt;f name="System"&gt;Protist.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2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AF3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CGACAATCTGGTTGATCCTGCCA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528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GGTAATTCCAGCTC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000-130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Edgcomb&lt;/Author&gt;&lt;Year&gt;2002&lt;/Year&gt;&lt;RecNum&gt;59&lt;/RecNum&gt;&lt;IDText&gt;Benthic eukaryotic diversity in the Guaymas Basin hydrothermal vent environment&lt;/IDText&gt;&lt;MDL Ref_Type="Journal"&gt;&lt;Ref_Type&gt;Journal&lt;/Ref_Type&gt;&lt;Ref_ID&gt;59&lt;/Ref_ID&gt;&lt;Title_Primary&gt;Benthic eukaryotic diversity in the Guaymas Basin hydrothermal vent environment&lt;/Title_Primary&gt;&lt;Authors_Primary&gt;Edgcomb,V.P.&lt;/Authors_Primary&gt;&lt;Authors_Primary&gt;Kysela,D.T.&lt;/Authors_Primary&gt;&lt;Authors_Primary&gt;Teske,A.&lt;/Authors_Primary&gt;&lt;Authors_Primary&gt;de Vera,Gomez A.&lt;/Authors_Primary&gt;&lt;Authors_Primary&gt;Sogin,M.L.&lt;/Authors_Primary&gt;&lt;Date_Primary&gt;2002/5/28&lt;/Date_Primary&gt;&lt;Keywords&gt;analysis&lt;/Keywords&gt;&lt;Keywords&gt;Animals&lt;/Keywords&gt;&lt;Keywords&gt;chemistry&lt;/Keywords&gt;&lt;Keywords&gt;Ciliophora&lt;/Keywords&gt;&lt;Keywords&gt;classification&lt;/Keywords&gt;&lt;Keywords&gt;DNA Primers&lt;/Keywords&gt;&lt;Keywords&gt;Ecology&lt;/Keywords&gt;&lt;Keywords&gt;Ecosystem&lt;/Keywords&gt;&lt;Keywords&gt;Fungi&lt;/Keywords&gt;&lt;Keywords&gt;Genetic Variation&lt;/Keywords&gt;&lt;Keywords&gt;genetics&lt;/Keywords&gt;&lt;Keywords&gt;Geologic Sediments&lt;/Keywords&gt;&lt;Keywords&gt;microbiology&lt;/Keywords&gt;&lt;Keywords&gt;Molecular Sequence Data&lt;/Keywords&gt;&lt;Keywords&gt;Phylogeny&lt;/Keywords&gt;&lt;Keywords&gt;Plants&lt;/Keywords&gt;&lt;Keywords&gt;Polymerase Chain Reaction&lt;/Keywords&gt;&lt;Keywords&gt;RNA,Ribosomal&lt;/Keywords&gt;&lt;Keywords&gt;Seawater&lt;/Keywords&gt;&lt;Reprint&gt;Not in File&lt;/Reprint&gt;&lt;Start_Page&gt;7658&lt;/Start_Page&gt;&lt;End_Page&gt;7662&lt;/End_Page&gt;&lt;Periodical&gt;Proc.Natl Acad.Sci.U.S.A&lt;/Periodical&gt;&lt;Volume&gt;99&lt;/Volume&gt;&lt;Issue&gt;11&lt;/Issue&gt;&lt;User_Def_5&gt;PMC124314&lt;/User_Def_5&gt;&lt;Misc_3&gt;10.1073/pnas.062186399 [doi]&lt;/Misc_3&gt;&lt;Address&gt;The Josephine Bay Paul Center for Comparative Molecular Biology and Evolution, Marine Biological Laboratory, Biology Department, Woods Hole Oceanographic Institution, Woods Hole, MA 02543, USA&lt;/Address&gt;&lt;Web_URL&gt;PM:12032339&lt;/Web_URL&gt;&lt;ZZ_JournalStdAbbrev&gt;&lt;f name="System"&gt;Proc.Natl Acad.Sci.U.S.A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3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Univ1391RE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CCTTGTTACGRCTT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Dawson&lt;/Author&gt;&lt;Year&gt;2002&lt;/Year&gt;&lt;RecNum&gt;60&lt;/RecNum&gt;&lt;IDText&gt;Novel kingdom-level eukaryotic diversity in anoxic environments&lt;/IDText&gt;&lt;MDL Ref_Type="Journal"&gt;&lt;Ref_Type&gt;Journal&lt;/Ref_Type&gt;&lt;Ref_ID&gt;60&lt;/Ref_ID&gt;&lt;Title_Primary&gt;Novel kingdom-level eukaryotic diversity in anoxic environments&lt;/Title_Primary&gt;&lt;Authors_Primary&gt;Dawson,S.C.&lt;/Authors_Primary&gt;&lt;Authors_Primary&gt;Pace,N.R.&lt;/Authors_Primary&gt;&lt;Date_Primary&gt;2002/6/11&lt;/Date_Primary&gt;&lt;Keywords&gt;Anaerobiosis&lt;/Keywords&gt;&lt;Keywords&gt;Animals&lt;/Keywords&gt;&lt;Keywords&gt;classification&lt;/Keywords&gt;&lt;Keywords&gt;Diatoms&lt;/Keywords&gt;&lt;Keywords&gt;Fungi&lt;/Keywords&gt;&lt;Keywords&gt;Genetic Variation&lt;/Keywords&gt;&lt;Keywords&gt;genetics&lt;/Keywords&gt;&lt;Keywords&gt;Geologic Sediments&lt;/Keywords&gt;&lt;Keywords&gt;microbiology&lt;/Keywords&gt;&lt;Keywords&gt;Molecular Sequence Data&lt;/Keywords&gt;&lt;Keywords&gt;Phylogeny&lt;/Keywords&gt;&lt;Keywords&gt;physiology&lt;/Keywords&gt;&lt;Keywords&gt;Plants&lt;/Keywords&gt;&lt;Keywords&gt;Probability&lt;/Keywords&gt;&lt;Keywords&gt;Species Specificity&lt;/Keywords&gt;&lt;Reprint&gt;Not in File&lt;/Reprint&gt;&lt;Start_Page&gt;8324&lt;/Start_Page&gt;&lt;End_Page&gt;8329&lt;/End_Page&gt;&lt;Periodical&gt;Proc.Natl Acad.Sci.U.S.A&lt;/Periodical&gt;&lt;Volume&gt;99&lt;/Volume&gt;&lt;Issue&gt;12&lt;/Issue&gt;&lt;User_Def_5&gt;PMC123066&lt;/User_Def_5&gt;&lt;Misc_3&gt;10.1073/pnas.062169599 [doi];99/12/8324 [pii]&lt;/Misc_3&gt;&lt;Address&gt;Department of Molecular and Cell Biology, 345 LSA Building, University of California, Berkeley, CA 94720, USA&lt;/Address&gt;&lt;Web_URL&gt;PM:12060775&lt;/Web_URL&gt;&lt;ZZ_JournalStdAbbrev&gt;&lt;f name="System"&gt;Proc.Natl Acad.Sci.U.S.A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4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528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GGTAATTCCAGCTC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000-130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Edgcomb&lt;/Author&gt;&lt;Year&gt;2002&lt;/Year&gt;&lt;RecNum&gt;59&lt;/RecNum&gt;&lt;IDText&gt;Benthic eukaryotic diversity in the Guaymas Basin hydrothermal vent environment&lt;/IDText&gt;&lt;MDL Ref_Type="Journal"&gt;&lt;Ref_Type&gt;Journal&lt;/Ref_Type&gt;&lt;Ref_ID&gt;59&lt;/Ref_ID&gt;&lt;Title_Primary&gt;Benthic eukaryotic diversity in the Guaymas Basin hydrothermal vent environment&lt;/Title_Primary&gt;&lt;Authors_Primary&gt;Edgcomb,V.P.&lt;/Authors_Primary&gt;&lt;Authors_Primary&gt;Kysela,D.T.&lt;/Authors_Primary&gt;&lt;Authors_Primary&gt;Teske,A.&lt;/Authors_Primary&gt;&lt;Authors_Primary&gt;de Vera,Gomez A.&lt;/Authors_Primary&gt;&lt;Authors_Primary&gt;Sogin,M.L.&lt;/Authors_Primary&gt;&lt;Date_Primary&gt;2002/5/28&lt;/Date_Primary&gt;&lt;Keywords&gt;analysis&lt;/Keywords&gt;&lt;Keywords&gt;Animals&lt;/Keywords&gt;&lt;Keywords&gt;chemistry&lt;/Keywords&gt;&lt;Keywords&gt;Ciliophora&lt;/Keywords&gt;&lt;Keywords&gt;classification&lt;/Keywords&gt;&lt;Keywords&gt;DNA Primers&lt;/Keywords&gt;&lt;Keywords&gt;Ecology&lt;/Keywords&gt;&lt;Keywords&gt;Ecosystem&lt;/Keywords&gt;&lt;Keywords&gt;Fungi&lt;/Keywords&gt;&lt;Keywords&gt;Genetic Variation&lt;/Keywords&gt;&lt;Keywords&gt;genetics&lt;/Keywords&gt;&lt;Keywords&gt;Geologic Sediments&lt;/Keywords&gt;&lt;Keywords&gt;microbiology&lt;/Keywords&gt;&lt;Keywords&gt;Molecular Sequence Data&lt;/Keywords&gt;&lt;Keywords&gt;Phylogeny&lt;/Keywords&gt;&lt;Keywords&gt;Plants&lt;/Keywords&gt;&lt;Keywords&gt;Polymerase Chain Reaction&lt;/Keywords&gt;&lt;Keywords&gt;RNA,Ribosomal&lt;/Keywords&gt;&lt;Keywords&gt;Seawater&lt;/Keywords&gt;&lt;Reprint&gt;Not in File&lt;/Reprint&gt;&lt;Start_Page&gt;7658&lt;/Start_Page&gt;&lt;End_Page&gt;7662&lt;/End_Page&gt;&lt;Periodical&gt;Proc.Natl Acad.Sci.U.S.A&lt;/Periodical&gt;&lt;Volume&gt;99&lt;/Volume&gt;&lt;Issue&gt;11&lt;/Issue&gt;&lt;User_Def_5&gt;PMC124314&lt;/User_Def_5&gt;&lt;Misc_3&gt;10.1073/pnas.062186399 [doi]&lt;/Misc_3&gt;&lt;Address&gt;The Josephine Bay Paul Center for Comparative Molecular Biology and Evolution, Marine Biological Laboratory, Biology Department, Woods Hole Oceanographic Institution, Woods Hole, MA 02543, USA&lt;/Address&gt;&lt;Web_URL&gt;PM:12032339&lt;/Web_URL&gt;&lt;ZZ_JournalStdAbbrev&gt;&lt;f name="System"&gt;Proc.Natl Acad.Sci.U.S.A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3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Univ1492RE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GGCGGTGTGTACAARGR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Dawson&lt;/Author&gt;&lt;Year&gt;2002&lt;/Year&gt;&lt;RecNum&gt;60&lt;/RecNum&gt;&lt;IDText&gt;Novel kingdom-level eukaryotic diversity in anoxic environments&lt;/IDText&gt;&lt;MDL Ref_Type="Journal"&gt;&lt;Ref_Type&gt;Journal&lt;/Ref_Type&gt;&lt;Ref_ID&gt;60&lt;/Ref_ID&gt;&lt;Title_Primary&gt;Novel kingdom-level eukaryotic diversity in anoxic environments&lt;/Title_Primary&gt;&lt;Authors_Primary&gt;Dawson,S.C.&lt;/Authors_Primary&gt;&lt;Authors_Primary&gt;Pace,N.R.&lt;/Authors_Primary&gt;&lt;Date_Primary&gt;2002/6/11&lt;/Date_Primary&gt;&lt;Keywords&gt;Anaerobiosis&lt;/Keywords&gt;&lt;Keywords&gt;Animals&lt;/Keywords&gt;&lt;Keywords&gt;classification&lt;/Keywords&gt;&lt;Keywords&gt;Diatoms&lt;/Keywords&gt;&lt;Keywords&gt;Fungi&lt;/Keywords&gt;&lt;Keywords&gt;Genetic Variation&lt;/Keywords&gt;&lt;Keywords&gt;genetics&lt;/Keywords&gt;&lt;Keywords&gt;Geologic Sediments&lt;/Keywords&gt;&lt;Keywords&gt;microbiology&lt;/Keywords&gt;&lt;Keywords&gt;Molecular Sequence Data&lt;/Keywords&gt;&lt;Keywords&gt;Phylogeny&lt;/Keywords&gt;&lt;Keywords&gt;physiology&lt;/Keywords&gt;&lt;Keywords&gt;Plants&lt;/Keywords&gt;&lt;Keywords&gt;Probability&lt;/Keywords&gt;&lt;Keywords&gt;Species Specificity&lt;/Keywords&gt;&lt;Reprint&gt;Not in File&lt;/Reprint&gt;&lt;Start_Page&gt;8324&lt;/Start_Page&gt;&lt;End_Page&gt;8329&lt;/End_Page&gt;&lt;Periodical&gt;Proc.Natl Acad.Sci.U.S.A&lt;/Periodical&gt;&lt;Volume&gt;99&lt;/Volume&gt;&lt;Issue&gt;12&lt;/Issue&gt;&lt;User_Def_5&gt;PMC123066&lt;/User_Def_5&gt;&lt;Misc_3&gt;10.1073/pnas.062169599 [doi];99/12/8324 [pii]&lt;/Misc_3&gt;&lt;Address&gt;Department of Molecular and Cell Biology, 345 LSA Building, University of California, Berkeley, CA 94720, USA&lt;/Address&gt;&lt;Web_URL&gt;PM:12060775&lt;/Web_URL&gt;&lt;ZZ_JournalStdAbbrev&gt;&lt;f name="System"&gt;Proc.Natl Acad.Sci.U.S.A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4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K1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TGGTTGATCCTGCCA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52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DeLong&lt;/Author&gt;&lt;Year&gt;1992&lt;/Year&gt;&lt;RecNum&gt;58&lt;/RecNum&gt;&lt;IDText&gt;Archaea in coastal marine environments&lt;/IDText&gt;&lt;MDL Ref_Type="Journal"&gt;&lt;Ref_Type&gt;Journal&lt;/Ref_Type&gt;&lt;Ref_ID&gt;58&lt;/Ref_ID&gt;&lt;Title_Primary&gt;Archaea in coastal marine environments&lt;/Title_Primary&gt;&lt;Authors_Primary&gt;DeLong,E.F.&lt;/Authors_Primary&gt;&lt;Date_Primary&gt;1992/6/15&lt;/Date_Primary&gt;&lt;Keywords&gt;Animals&lt;/Keywords&gt;&lt;Keywords&gt;Archaea&lt;/Keywords&gt;&lt;Keywords&gt;Base Sequence&lt;/Keywords&gt;&lt;Keywords&gt;DNA,Bacterial&lt;/Keywords&gt;&lt;Keywords&gt;genetics&lt;/Keywords&gt;&lt;Keywords&gt;isolation &amp;amp; purification&lt;/Keywords&gt;&lt;Keywords&gt;methods&lt;/Keywords&gt;&lt;Keywords&gt;Molecular Sequence Data&lt;/Keywords&gt;&lt;Keywords&gt;Nucleic Acid Conformation&lt;/Keywords&gt;&lt;Keywords&gt;Oligodeoxyribonucleotides&lt;/Keywords&gt;&lt;Keywords&gt;Phylogeny&lt;/Keywords&gt;&lt;Keywords&gt;Plankton&lt;/Keywords&gt;&lt;Keywords&gt;Polymerase Chain Reaction&lt;/Keywords&gt;&lt;Keywords&gt;RNA,Ribosomal&lt;/Keywords&gt;&lt;Keywords&gt;Seawater&lt;/Keywords&gt;&lt;Keywords&gt;Sequence Homology,Nucleic Acid&lt;/Keywords&gt;&lt;Keywords&gt;Water&lt;/Keywords&gt;&lt;Keywords&gt;Water Microbiology&lt;/Keywords&gt;&lt;Reprint&gt;Not in File&lt;/Reprint&gt;&lt;Start_Page&gt;5685&lt;/Start_Page&gt;&lt;End_Page&gt;5689&lt;/End_Page&gt;&lt;Periodical&gt;Proc.Natl Acad.Sci.U.S.A&lt;/Periodical&gt;&lt;Volume&gt;89&lt;/Volume&gt;&lt;Issue&gt;12&lt;/Issue&gt;&lt;User_Def_5&gt;PMC49357&lt;/User_Def_5&gt;&lt;Address&gt;Biology Department, Woods Hole Oceanographic Institution, MA 02543&lt;/Address&gt;&lt;Web_URL&gt;PM:1608980&lt;/Web_URL&gt;&lt;ZZ_JournalStdAbbrev&gt;&lt;f name="System"&gt;Proc.Natl Acad.Sci.U.S.A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5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K-1520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YGCAGGTTCACCTA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ukary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K-82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GAAACTGCGAATGGCT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1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1432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DeLong&lt;/Author&gt;&lt;Year&gt;1992&lt;/Year&gt;&lt;RecNum&gt;58&lt;/RecNum&gt;&lt;IDText&gt;Archaea in coastal marine environments&lt;/IDText&gt;&lt;MDL Ref_Type="Journal"&gt;&lt;Ref_Type&gt;Journal&lt;/Ref_Type&gt;&lt;Ref_ID&gt;58&lt;/Ref_ID&gt;&lt;Title_Primary&gt;Archaea in coastal marine environments&lt;/Title_Primary&gt;&lt;Authors_Primary&gt;DeLong,E.F.&lt;/Authors_Primary&gt;&lt;Date_Primary&gt;1992/6/15&lt;/Date_Primary&gt;&lt;Keywords&gt;Animals&lt;/Keywords&gt;&lt;Keywords&gt;Archaea&lt;/Keywords&gt;&lt;Keywords&gt;Base Sequence&lt;/Keywords&gt;&lt;Keywords&gt;DNA,Bacterial&lt;/Keywords&gt;&lt;Keywords&gt;genetics&lt;/Keywords&gt;&lt;Keywords&gt;isolation &amp;amp; purification&lt;/Keywords&gt;&lt;Keywords&gt;methods&lt;/Keywords&gt;&lt;Keywords&gt;Molecular Sequence Data&lt;/Keywords&gt;&lt;Keywords&gt;Nucleic Acid Conformation&lt;/Keywords&gt;&lt;Keywords&gt;Oligodeoxyribonucleotides&lt;/Keywords&gt;&lt;Keywords&gt;Phylogeny&lt;/Keywords&gt;&lt;Keywords&gt;Plankton&lt;/Keywords&gt;&lt;Keywords&gt;Polymerase Chain Reaction&lt;/Keywords&gt;&lt;Keywords&gt;RNA,Ribosomal&lt;/Keywords&gt;&lt;Keywords&gt;Seawater&lt;/Keywords&gt;&lt;Keywords&gt;Sequence Homology,Nucleic Acid&lt;/Keywords&gt;&lt;Keywords&gt;Water&lt;/Keywords&gt;&lt;Keywords&gt;Water Microbiology&lt;/Keywords&gt;&lt;Reprint&gt;Not in File&lt;/Reprint&gt;&lt;Start_Page&gt;5685&lt;/Start_Page&gt;&lt;End_Page&gt;5689&lt;/End_Page&gt;&lt;Periodical&gt;Proc.Natl Acad.Sci.U.S.A&lt;/Periodical&gt;&lt;Volume&gt;89&lt;/Volume&gt;&lt;Issue&gt;12&lt;/Issue&gt;&lt;User_Def_5&gt;PMC49357&lt;/User_Def_5&gt;&lt;Address&gt;Biology Department, Woods Hole Oceanographic Institution, MA 02543&lt;/Address&gt;&lt;Web_URL&gt;PM:1608980&lt;/Web_URL&gt;&lt;ZZ_JournalStdAbbrev&gt;&lt;f name="System"&gt;Proc.Natl Acad.Sci.U.S.A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5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EK-1520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CYGCAGGTTCACCTAC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012B6B" w:rsidRDefault="00D410C6" w:rsidP="00461B1B">
            <w:pP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012B6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 w:eastAsia="fr-FR"/>
              </w:rPr>
              <w:t>Malassezia</w:t>
            </w:r>
            <w:proofErr w:type="spellEnd"/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MF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TAACAAGGATTCCCCTAGTA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 xml:space="preserve">28s </w:t>
            </w:r>
            <w:proofErr w:type="spellStart"/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rRNA</w:t>
            </w:r>
            <w:proofErr w:type="spellEnd"/>
          </w:p>
        </w:tc>
        <w:tc>
          <w:tcPr>
            <w:tcW w:w="1456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80</w:t>
            </w:r>
          </w:p>
        </w:tc>
        <w:tc>
          <w:tcPr>
            <w:tcW w:w="47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55</w:t>
            </w:r>
          </w:p>
        </w:tc>
        <w:tc>
          <w:tcPr>
            <w:tcW w:w="1200" w:type="dxa"/>
            <w:noWrap/>
            <w:hideMark/>
          </w:tcPr>
          <w:p w:rsidR="00D410C6" w:rsidRPr="007B7F54" w:rsidRDefault="00521D21" w:rsidP="007B7F54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begin"/>
            </w:r>
            <w:r w:rsidR="0029708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instrText xml:space="preserve"> ADDIN REFMGR.CITE &lt;Refman&gt;&lt;Cite&gt;&lt;Author&gt;Mirhendi&lt;/Author&gt;&lt;Year&gt;2005&lt;/Year&gt;&lt;RecNum&gt;30&lt;/RecNum&gt;&lt;IDText&gt;A simple PCR-RFLP method for identification and differentiation of 11 Malassezia species&lt;/IDText&gt;&lt;MDL Ref_Type="Journal"&gt;&lt;Ref_Type&gt;Journal&lt;/Ref_Type&gt;&lt;Ref_ID&gt;30&lt;/Ref_ID&gt;&lt;Title_Primary&gt;A simple PCR-RFLP method for identification and differentiation of 11 Malassezia species&lt;/Title_Primary&gt;&lt;Authors_Primary&gt;Mirhendi,Hossein&lt;/Authors_Primary&gt;&lt;Authors_Primary&gt;Makimura,Koichi&lt;/Authors_Primary&gt;&lt;Authors_Primary&gt;Zomorodian,Kamiar&lt;/Authors_Primary&gt;&lt;Authors_Primary&gt;Yamada,Tsuyoshi&lt;/Authors_Primary&gt;&lt;Authors_Primary&gt;Sugita,Takashi&lt;/Authors_Primary&gt;&lt;Authors_Primary&gt;Yamaguchi,Hideyo&lt;/Authors_Primary&gt;&lt;Date_Primary&gt;2005/5&lt;/Date_Primary&gt;&lt;Keywords&gt;BstF51&lt;/Keywords&gt;&lt;Keywords&gt;CfoI&lt;/Keywords&gt;&lt;Keywords&gt;Identification&lt;/Keywords&gt;&lt;Keywords&gt;Malassezia&lt;/Keywords&gt;&lt;Keywords&gt;PCR&lt;/Keywords&gt;&lt;Keywords&gt;RFLP&lt;/Keywords&gt;&lt;Reprint&gt;Not in File&lt;/Reprint&gt;&lt;Start_Page&gt;281&lt;/Start_Page&gt;&lt;End_Page&gt;284&lt;/End_Page&gt;&lt;Periodical&gt;Journal of Microbiological Methods&lt;/Periodical&gt;&lt;Volume&gt;61&lt;/Volume&gt;&lt;Issue&gt;2&lt;/Issue&gt;&lt;ISSN_ISBN&gt;0167-7012&lt;/ISSN_ISBN&gt;&lt;Misc_3&gt;doi: 10.1016/j.mimet.2004.11.016&lt;/Misc_3&gt;&lt;Web_URL&gt;http://www.sciencedirect.com/science/article/pii/S0167701204003380&lt;/Web_URL&gt;&lt;ZZ_JournalStdAbbrev&gt;&lt;f name="System"&gt;Journal of Microbiological Methods&lt;/f&gt;&lt;/ZZ_JournalStdAbbrev&gt;&lt;ZZ_WorkformID&gt;1&lt;/ZZ_WorkformID&gt;&lt;/MDL&gt;&lt;/Cite&gt;&lt;/Refman&gt;</w:instrTex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separate"/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[</w:t>
            </w:r>
            <w:r w:rsidR="00D410C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fr-FR"/>
              </w:rPr>
              <w:t>26</w:t>
            </w:r>
            <w:r w:rsidR="00D410C6" w:rsidRPr="007B7F54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  <w:lang w:eastAsia="fr-FR"/>
              </w:rPr>
              <w:t>]</w:t>
            </w: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fldChar w:fldCharType="end"/>
            </w: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  <w:tr w:rsidR="00D410C6" w:rsidRPr="007B7F54" w:rsidTr="00C90D03">
        <w:trPr>
          <w:trHeight w:val="315"/>
        </w:trPr>
        <w:tc>
          <w:tcPr>
            <w:tcW w:w="16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8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MR</w:t>
            </w:r>
          </w:p>
        </w:tc>
        <w:tc>
          <w:tcPr>
            <w:tcW w:w="4763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7B7F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r-FR"/>
              </w:rPr>
              <w:t>ATTACGCCAGCATCCTAAG</w:t>
            </w:r>
          </w:p>
        </w:tc>
        <w:tc>
          <w:tcPr>
            <w:tcW w:w="188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56" w:type="dxa"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470" w:type="dxa"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200" w:type="dxa"/>
            <w:noWrap/>
            <w:hideMark/>
          </w:tcPr>
          <w:p w:rsidR="00D410C6" w:rsidRPr="007B7F54" w:rsidRDefault="00D410C6" w:rsidP="00461B1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423" w:type="dxa"/>
            <w:noWrap/>
            <w:hideMark/>
          </w:tcPr>
          <w:p w:rsidR="00D410C6" w:rsidRDefault="00D410C6">
            <w:r w:rsidRPr="00E51B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E</w:t>
            </w:r>
          </w:p>
        </w:tc>
      </w:tr>
    </w:tbl>
    <w:p w:rsidR="00461B1B" w:rsidRDefault="00461B1B"/>
    <w:p w:rsidR="00461B1B" w:rsidRDefault="00461B1B"/>
    <w:p w:rsidR="00D410C6" w:rsidRPr="00D410C6" w:rsidRDefault="00D410C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410C6">
        <w:rPr>
          <w:rFonts w:ascii="Times New Roman" w:hAnsi="Times New Roman" w:cs="Times New Roman"/>
          <w:sz w:val="24"/>
          <w:szCs w:val="24"/>
          <w:lang w:val="en-US"/>
        </w:rPr>
        <w:t>Ta = annealing temperature</w:t>
      </w:r>
    </w:p>
    <w:p w:rsidR="00D410C6" w:rsidRPr="00D410C6" w:rsidRDefault="00D410C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410C6">
        <w:rPr>
          <w:rFonts w:ascii="Times New Roman" w:hAnsi="Times New Roman" w:cs="Times New Roman"/>
          <w:sz w:val="24"/>
          <w:szCs w:val="24"/>
          <w:lang w:val="en-US"/>
        </w:rPr>
        <w:t>Hg = Human gut</w:t>
      </w:r>
    </w:p>
    <w:p w:rsidR="00D410C6" w:rsidRDefault="00D410C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410C6">
        <w:rPr>
          <w:rFonts w:ascii="Times New Roman" w:hAnsi="Times New Roman" w:cs="Times New Roman"/>
          <w:sz w:val="24"/>
          <w:szCs w:val="24"/>
          <w:lang w:val="en-US"/>
        </w:rPr>
        <w:t>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10C6">
        <w:rPr>
          <w:rFonts w:ascii="Times New Roman" w:hAnsi="Times New Roman" w:cs="Times New Roman"/>
          <w:sz w:val="24"/>
          <w:szCs w:val="24"/>
          <w:lang w:val="en-US"/>
        </w:rPr>
        <w:t>=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nvironments</w:t>
      </w:r>
    </w:p>
    <w:p w:rsidR="00012B6B" w:rsidRPr="00D410C6" w:rsidRDefault="00012B6B">
      <w:pPr>
        <w:rPr>
          <w:rFonts w:ascii="Times New Roman" w:hAnsi="Times New Roman" w:cs="Times New Roman"/>
          <w:sz w:val="24"/>
          <w:szCs w:val="24"/>
          <w:lang w:val="en-US"/>
        </w:rPr>
        <w:sectPr w:rsidR="00012B6B" w:rsidRPr="00D410C6" w:rsidSect="00461B1B">
          <w:pgSz w:w="16838" w:h="11906" w:orient="landscape" w:code="9"/>
          <w:pgMar w:top="1417" w:right="1417" w:bottom="1417" w:left="1417" w:header="708" w:footer="708" w:gutter="0"/>
          <w:cols w:space="708"/>
          <w:docGrid w:linePitch="360"/>
        </w:sectPr>
      </w:pPr>
      <w:r w:rsidRPr="00012B6B">
        <w:rPr>
          <w:rFonts w:ascii="Times New Roman" w:hAnsi="Times New Roman" w:cs="Times New Roman"/>
          <w:sz w:val="24"/>
          <w:szCs w:val="24"/>
          <w:lang w:val="en-US"/>
        </w:rPr>
        <w:t>RUBISCO =Ribulose-1</w:t>
      </w:r>
      <w:r w:rsidR="00E57DAE" w:rsidRPr="00012B6B">
        <w:rPr>
          <w:rFonts w:ascii="Times New Roman" w:hAnsi="Times New Roman" w:cs="Times New Roman"/>
          <w:sz w:val="24"/>
          <w:szCs w:val="24"/>
          <w:lang w:val="en-US"/>
        </w:rPr>
        <w:t>, 5</w:t>
      </w:r>
      <w:r w:rsidRPr="00012B6B">
        <w:rPr>
          <w:rFonts w:ascii="Times New Roman" w:hAnsi="Times New Roman" w:cs="Times New Roman"/>
          <w:sz w:val="24"/>
          <w:szCs w:val="24"/>
          <w:lang w:val="en-US"/>
        </w:rPr>
        <w:t xml:space="preserve">-bisphosphate </w:t>
      </w:r>
      <w:proofErr w:type="spellStart"/>
      <w:r w:rsidRPr="00012B6B">
        <w:rPr>
          <w:rFonts w:ascii="Times New Roman" w:hAnsi="Times New Roman" w:cs="Times New Roman"/>
          <w:sz w:val="24"/>
          <w:szCs w:val="24"/>
          <w:lang w:val="en-US"/>
        </w:rPr>
        <w:t>carboxylase</w:t>
      </w:r>
      <w:proofErr w:type="spellEnd"/>
      <w:r w:rsidRPr="00012B6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12B6B">
        <w:rPr>
          <w:rFonts w:ascii="Times New Roman" w:hAnsi="Times New Roman" w:cs="Times New Roman"/>
          <w:sz w:val="24"/>
          <w:szCs w:val="24"/>
          <w:lang w:val="en-US"/>
        </w:rPr>
        <w:t>oxygenase</w:t>
      </w:r>
      <w:proofErr w:type="spellEnd"/>
    </w:p>
    <w:p w:rsidR="00C90D03" w:rsidRPr="00D410C6" w:rsidRDefault="00C90D03">
      <w:pPr>
        <w:rPr>
          <w:lang w:val="en-US"/>
        </w:rPr>
      </w:pPr>
    </w:p>
    <w:p w:rsidR="00C90D03" w:rsidRPr="00D410C6" w:rsidRDefault="00C90D03">
      <w:pPr>
        <w:rPr>
          <w:lang w:val="en-US"/>
        </w:rPr>
      </w:pPr>
    </w:p>
    <w:p w:rsidR="00297089" w:rsidRPr="00043B2B" w:rsidRDefault="00521D21" w:rsidP="00297089">
      <w:pPr>
        <w:jc w:val="center"/>
        <w:rPr>
          <w:rFonts w:ascii="Times New Roman" w:hAnsi="Times New Roman" w:cs="Times New Roman"/>
          <w:noProof/>
          <w:sz w:val="24"/>
          <w:lang w:val="en-US"/>
        </w:rPr>
      </w:pPr>
      <w:r>
        <w:fldChar w:fldCharType="begin"/>
      </w:r>
      <w:r w:rsidR="00C90D03" w:rsidRPr="00043B2B">
        <w:rPr>
          <w:lang w:val="en-US"/>
        </w:rPr>
        <w:instrText xml:space="preserve"> ADDIN REFMGR.REFLIST </w:instrText>
      </w:r>
      <w:r>
        <w:fldChar w:fldCharType="separate"/>
      </w:r>
      <w:r w:rsidR="00297089" w:rsidRPr="00043B2B">
        <w:rPr>
          <w:rFonts w:ascii="Times New Roman" w:hAnsi="Times New Roman" w:cs="Times New Roman"/>
          <w:noProof/>
          <w:sz w:val="24"/>
          <w:lang w:val="en-US"/>
        </w:rPr>
        <w:t>References</w:t>
      </w:r>
    </w:p>
    <w:p w:rsidR="00297089" w:rsidRPr="00043B2B" w:rsidRDefault="00297089" w:rsidP="00297089">
      <w:pPr>
        <w:jc w:val="center"/>
        <w:rPr>
          <w:rFonts w:ascii="Times New Roman" w:hAnsi="Times New Roman" w:cs="Times New Roman"/>
          <w:noProof/>
          <w:sz w:val="24"/>
          <w:lang w:val="en-US"/>
        </w:rPr>
      </w:pP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Chabchoub N, Abdelmalek R, M</w:t>
      </w:r>
      <w:r w:rsidR="0010568E">
        <w:rPr>
          <w:rFonts w:ascii="Times New Roman" w:hAnsi="Times New Roman" w:cs="Times New Roman"/>
          <w:noProof/>
          <w:sz w:val="24"/>
          <w:lang w:val="en-US"/>
        </w:rPr>
        <w:t>ellouli F, Kanoun F, Thellier M et al.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 (2009) Genetic identification of intestinal microsporidia species in immunocompromised patients in Tunisia. Am J Trop Med Hyg 80: 24-27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2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Verweij JJ, Laeijendecker D, Brienen EA, van LL, Polderman AM (2003) Detection and identification of entamoeba species in stool samples by a reverse line hybridization assay. J Clin Microbiol 41: 5041-5045.</w:t>
      </w:r>
    </w:p>
    <w:p w:rsidR="00297089" w:rsidRPr="00C7439C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3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Sogin ML, Gunderson J (1987) Structural Diversity of Eukaryotic Small Subunit Ribosomal RNAsa. </w:t>
      </w:r>
      <w:r w:rsidRPr="00C7439C">
        <w:rPr>
          <w:rFonts w:ascii="Times New Roman" w:hAnsi="Times New Roman" w:cs="Times New Roman"/>
          <w:noProof/>
          <w:sz w:val="24"/>
          <w:lang w:val="en-US"/>
        </w:rPr>
        <w:t>Annals of the New York Academy of Sciences 503: 125-139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C7439C">
        <w:rPr>
          <w:rFonts w:ascii="Times New Roman" w:hAnsi="Times New Roman" w:cs="Times New Roman"/>
          <w:noProof/>
          <w:sz w:val="24"/>
          <w:lang w:val="en-US"/>
        </w:rPr>
        <w:tab/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4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</w:r>
      <w:r w:rsidRPr="0010568E">
        <w:rPr>
          <w:rFonts w:ascii="Times New Roman" w:hAnsi="Times New Roman" w:cs="Times New Roman"/>
          <w:noProof/>
          <w:sz w:val="24"/>
        </w:rPr>
        <w:t xml:space="preserve">Amann RI, Binder BJ, Olson RJ, </w:t>
      </w:r>
      <w:r w:rsidR="0010568E" w:rsidRPr="0010568E">
        <w:rPr>
          <w:rFonts w:ascii="Times New Roman" w:hAnsi="Times New Roman" w:cs="Times New Roman"/>
          <w:noProof/>
          <w:sz w:val="24"/>
        </w:rPr>
        <w:t xml:space="preserve">Chisholm SW, Devereux R et al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>(1990) Combination of 16S rRNA-targeted oligonucleotide probes with flow cytometry for analyzing mixed microbial populations. Appl Environ Microbiol 56: 1919-1925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5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</w:r>
      <w:r w:rsidRPr="0010568E">
        <w:rPr>
          <w:rFonts w:ascii="Times New Roman" w:hAnsi="Times New Roman" w:cs="Times New Roman"/>
          <w:noProof/>
          <w:sz w:val="24"/>
        </w:rPr>
        <w:t xml:space="preserve">Chen </w:t>
      </w:r>
      <w:r w:rsidR="0010568E" w:rsidRPr="0010568E">
        <w:rPr>
          <w:rFonts w:ascii="Times New Roman" w:hAnsi="Times New Roman" w:cs="Times New Roman"/>
          <w:noProof/>
          <w:sz w:val="24"/>
        </w:rPr>
        <w:t xml:space="preserve">Y, Chen Z, Guo R, Chen N, Lu H et al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>(2010) Correlation between gastrointestinal fungi and varying degrees of chronic hepatitis B virus infect</w:t>
      </w:r>
      <w:r w:rsidR="00C7439C">
        <w:rPr>
          <w:rFonts w:ascii="Times New Roman" w:hAnsi="Times New Roman" w:cs="Times New Roman"/>
          <w:noProof/>
          <w:sz w:val="24"/>
          <w:lang w:val="en-US"/>
        </w:rPr>
        <w:t>ion. Diagn Microbiol Infect Dis</w:t>
      </w:r>
      <w:r w:rsidR="00C7439C">
        <w:rPr>
          <w:rFonts w:ascii="Times New Roman" w:hAnsi="Times New Roman"/>
          <w:noProof/>
          <w:sz w:val="24"/>
          <w:szCs w:val="24"/>
          <w:lang w:val="en-US"/>
        </w:rPr>
        <w:t>70:492-498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6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Medlin L, Elwood HJ, Stickel S, Sogin ML (1988) The characterization of enzymatically amplified eukaryotic 16S-like rRNA-coding regions. Gene 71: 491-499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7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White TJ, ., Bruns TD, Lee S TJ (1990) Amplification and direct sequencing of fungal ribosomal RNA genes for phylognetics. PCR protocols: a guide and applications. New York: Academic Press, Harcourt Brace Jovanovich 315-322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8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Vainio EJ, Hantula J (2000) Direct analysis of wood-inhabiting fungi using denaturing gradient gel electrophoresis of amplified ribosomal DNA. Mycol Res 104: 927-936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9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Gardes M, Bruns TD (1993) ITS primers with enhanced specificity for basidiomycetes--application to the identification of mycorrhizae and rusts. Mol Ecol 2: 113-118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0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Lin S, Zhang H, Hou Y, Miranda L, Bhattacharya D (2006) Development of a dinoflagellate-oriented PCR primer set leads to detection of picoplanktonic dinoflagellates from Long Island Sound. Appl Environ Microbiol 72: 5626-5630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1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Corbeil LB, Campero CM, Van HK, Bondurant RH (2008) Detection of trichomonad species in the reproductive tracts of breeding and virgin bulls. Vet Parasitol 154: 226-232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lastRenderedPageBreak/>
        <w:tab/>
        <w:t xml:space="preserve">12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Kolisko M, Silberman JD, Ce</w:t>
      </w:r>
      <w:r w:rsidR="0010568E">
        <w:rPr>
          <w:rFonts w:ascii="Times New Roman" w:hAnsi="Times New Roman" w:cs="Times New Roman"/>
          <w:noProof/>
          <w:sz w:val="24"/>
          <w:lang w:val="en-US"/>
        </w:rPr>
        <w:t xml:space="preserve">picka I, Yubuki N, Takishita K et al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>(2010) A wide diversity of previously undetected free-living relatives of diplomonads isolated from marine/saline habitats. Environ Microbiol 12: 2700-2710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3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McLaughlin GL, Ssenyonga SS, Nant</w:t>
      </w:r>
      <w:r w:rsidR="0010568E">
        <w:rPr>
          <w:rFonts w:ascii="Times New Roman" w:hAnsi="Times New Roman" w:cs="Times New Roman"/>
          <w:noProof/>
          <w:sz w:val="24"/>
          <w:lang w:val="en-US"/>
        </w:rPr>
        <w:t>eza E, Rubaire-Akiki., Wafula O et al.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 (1996) PCR-based detection and typing of parasites. M A Azcel and M Z Alkan, eds Parasitology for the 21st Century CAB International, Wallingford, Oxon, United Kingdom 261-270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4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Thomas V, Herrera-Rimann K, Blanc DS, Greub G (2006) Biodiversity of amoebae and amoeba-resisting bacteria in a hospital water network. Appl Environ Microbiol 72: 2428-2438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5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Schroeder JM, Booton GC, Hay J, Niszl IA, Seal DV</w:t>
      </w:r>
      <w:r w:rsidR="0010568E">
        <w:rPr>
          <w:rFonts w:ascii="Times New Roman" w:hAnsi="Times New Roman" w:cs="Times New Roman"/>
          <w:noProof/>
          <w:sz w:val="24"/>
          <w:lang w:val="en-US"/>
        </w:rPr>
        <w:t xml:space="preserve"> et al.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 (2001) Use of subgenic 18S ribosomal DNA PCR and sequencing for genus and genotype identification of acanthamoebae from humans with keratitis and from sewage sludge. J Clin Microbiol 39: 1903-1911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6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Pelandakis M, Pernin P (2002) Use of multiplex PCR and PCR restriction enzyme analysis for detection and exploration of the variability in the free-living amoeba Naegleria in the environment. Appl Environ Microbiol 68: 2061-2065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7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Kuiper MW, Valster RM, Wu</w:t>
      </w:r>
      <w:r w:rsidR="0010568E">
        <w:rPr>
          <w:rFonts w:ascii="Times New Roman" w:hAnsi="Times New Roman" w:cs="Times New Roman"/>
          <w:noProof/>
          <w:sz w:val="24"/>
          <w:lang w:val="en-US"/>
        </w:rPr>
        <w:t xml:space="preserve">llings BA, Boonstra H, Smidt H et al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>(2006) Quantitative detection of the free-living amoeba</w:t>
      </w:r>
      <w:r w:rsidRPr="00043B2B">
        <w:rPr>
          <w:rFonts w:ascii="Times New Roman" w:hAnsi="Times New Roman" w:cs="Times New Roman"/>
          <w:i/>
          <w:noProof/>
          <w:sz w:val="24"/>
          <w:lang w:val="en-US"/>
        </w:rPr>
        <w:t xml:space="preserve"> Hartmannella vermiformis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 in surface water by using real-time PCR. Appl Environ Microbiol 72: 5750-5756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8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Dopheide A, Lear G, Stott R, Lewis G (2008) Molecular characterization of ciliate diversity in stream biofilms. Appl Environ Microbiol 74: 1740-1747.</w:t>
      </w:r>
    </w:p>
    <w:p w:rsidR="00297089" w:rsidRPr="00297089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19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</w:r>
      <w:r w:rsidRPr="00297089">
        <w:rPr>
          <w:rFonts w:ascii="Times New Roman" w:hAnsi="Times New Roman" w:cs="Times New Roman"/>
          <w:noProof/>
          <w:sz w:val="24"/>
          <w:lang w:val="en-US"/>
        </w:rPr>
        <w:t xml:space="preserve">Senapin S, Phiwsaiya K, Kiatmetha P, Withyachumnarnkul B (2011) Development of primers and a procedure for specific identification of the diatom </w:t>
      </w:r>
      <w:r w:rsidRPr="00297089">
        <w:rPr>
          <w:rFonts w:ascii="Times New Roman" w:hAnsi="Times New Roman" w:cs="Times New Roman"/>
          <w:i/>
          <w:noProof/>
          <w:sz w:val="24"/>
          <w:lang w:val="en-US"/>
        </w:rPr>
        <w:t>Thalassiosira weissflogi</w:t>
      </w:r>
      <w:r w:rsidRPr="00297089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</w:t>
      </w:r>
      <w:r w:rsidRPr="00297089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29708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43B2B">
        <w:rPr>
          <w:rFonts w:ascii="Times New Roman" w:hAnsi="Times New Roman" w:cs="Times New Roman"/>
          <w:sz w:val="24"/>
          <w:szCs w:val="24"/>
          <w:lang w:val="en-US"/>
        </w:rPr>
        <w:t>Aquaculture International 19:693-704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297089">
        <w:rPr>
          <w:rFonts w:ascii="Times New Roman" w:hAnsi="Times New Roman" w:cs="Times New Roman"/>
          <w:noProof/>
          <w:sz w:val="24"/>
          <w:lang w:val="en-US"/>
        </w:rPr>
        <w:tab/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20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</w:r>
      <w:r w:rsidRPr="00E13B57">
        <w:rPr>
          <w:rFonts w:ascii="Times New Roman" w:hAnsi="Times New Roman" w:cs="Times New Roman"/>
          <w:noProof/>
          <w:sz w:val="24"/>
          <w:lang w:val="en-US"/>
        </w:rPr>
        <w:t>Wang C, D</w:t>
      </w:r>
      <w:r w:rsidR="0010568E">
        <w:rPr>
          <w:rFonts w:ascii="Times New Roman" w:hAnsi="Times New Roman" w:cs="Times New Roman"/>
          <w:noProof/>
          <w:sz w:val="24"/>
          <w:lang w:val="en-US"/>
        </w:rPr>
        <w:t xml:space="preserve">ong D, Wang G, Zhang B, Peng G et al. </w:t>
      </w:r>
      <w:r w:rsidRPr="00E13B57">
        <w:rPr>
          <w:rFonts w:ascii="Times New Roman" w:hAnsi="Times New Roman" w:cs="Times New Roman"/>
          <w:noProof/>
          <w:sz w:val="24"/>
          <w:lang w:val="en-US"/>
        </w:rPr>
        <w:t>(2009) An improved PCR method for di</w:t>
      </w:r>
      <w:r w:rsidR="00E13B57" w:rsidRPr="00E13B57">
        <w:rPr>
          <w:rFonts w:ascii="Times New Roman" w:hAnsi="Times New Roman" w:cs="Times New Roman"/>
          <w:noProof/>
          <w:sz w:val="24"/>
          <w:lang w:val="en-US"/>
        </w:rPr>
        <w:t xml:space="preserve">rect identification of </w:t>
      </w:r>
      <w:r w:rsidRPr="00E13B57">
        <w:rPr>
          <w:rFonts w:ascii="Times New Roman" w:hAnsi="Times New Roman" w:cs="Times New Roman"/>
          <w:noProof/>
          <w:sz w:val="24"/>
          <w:lang w:val="en-US"/>
        </w:rPr>
        <w:t xml:space="preserve">Porphyra (Bangiales, Rhodophyta) using conchocelis based on a RUBISCO intergenic spacer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>513-518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21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Provan J, Murphy S, Mggs C (2004) Universal plastid primers for chlorophyta and rhodophyta. EUR J PHYCOL 39: 43-50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22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Marin B, Palm A, Klingberg M, Melkonian M (2003) Phylogeny and taxonomic revision of plastid-containing euglenophytes based on SSU rDNA sequence comparisons and synapomorphic signatures in the SSU rRNA secondary structure. Protist 154: 99-145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23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Edgcomb VP, Kysela DT, Teske A, de Vera GA, Sogin ML (2002) Benthic eukaryotic diversity in the Guaymas Basin hydrothermal vent environment. Proc Natl Acad Sci U S A 99: 7658-7662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24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Dawson SC, Pace NR (2002) Novel kingdom-level eukaryotic diversity in anoxic environments. Proc Natl Acad Sci U S A 99: 8324-8329.</w:t>
      </w:r>
    </w:p>
    <w:p w:rsidR="00297089" w:rsidRPr="00043B2B" w:rsidRDefault="00297089" w:rsidP="0029708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lastRenderedPageBreak/>
        <w:tab/>
        <w:t xml:space="preserve">25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>DeLong EF (1992) Archaea in coastal marine environments. Proc Natl Acad Sci U S A 89: 5685-5689.</w:t>
      </w:r>
    </w:p>
    <w:p w:rsidR="00297089" w:rsidRPr="0010568E" w:rsidRDefault="00297089" w:rsidP="00297089">
      <w:pPr>
        <w:tabs>
          <w:tab w:val="right" w:pos="360"/>
          <w:tab w:val="left" w:pos="540"/>
        </w:tabs>
        <w:spacing w:after="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  <w:r w:rsidRPr="00043B2B">
        <w:rPr>
          <w:rFonts w:ascii="Times New Roman" w:hAnsi="Times New Roman" w:cs="Times New Roman"/>
          <w:noProof/>
          <w:sz w:val="24"/>
          <w:lang w:val="en-US"/>
        </w:rPr>
        <w:tab/>
        <w:t xml:space="preserve">26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ab/>
      </w:r>
      <w:r w:rsidRPr="0010568E">
        <w:rPr>
          <w:rFonts w:ascii="Times New Roman" w:hAnsi="Times New Roman" w:cs="Times New Roman"/>
          <w:noProof/>
          <w:sz w:val="24"/>
        </w:rPr>
        <w:t>Mirhendi H, Makimura K, Zo</w:t>
      </w:r>
      <w:r w:rsidR="0010568E" w:rsidRPr="0010568E">
        <w:rPr>
          <w:rFonts w:ascii="Times New Roman" w:hAnsi="Times New Roman" w:cs="Times New Roman"/>
          <w:noProof/>
          <w:sz w:val="24"/>
        </w:rPr>
        <w:t xml:space="preserve">morodian K, Yamada T, Sugita T et al. </w:t>
      </w:r>
      <w:r w:rsidRPr="00043B2B">
        <w:rPr>
          <w:rFonts w:ascii="Times New Roman" w:hAnsi="Times New Roman" w:cs="Times New Roman"/>
          <w:noProof/>
          <w:sz w:val="24"/>
          <w:lang w:val="en-US"/>
        </w:rPr>
        <w:t xml:space="preserve">(2005) A simple PCR-RFLP method for identification and differentiation of 11 Malassezia species. </w:t>
      </w:r>
      <w:r w:rsidRPr="0010568E">
        <w:rPr>
          <w:rFonts w:ascii="Times New Roman" w:hAnsi="Times New Roman" w:cs="Times New Roman"/>
          <w:noProof/>
          <w:sz w:val="24"/>
          <w:lang w:val="en-US"/>
        </w:rPr>
        <w:t>Journal of Microbiological Methods 61: 281-284.</w:t>
      </w:r>
    </w:p>
    <w:p w:rsidR="00297089" w:rsidRPr="0010568E" w:rsidRDefault="00297089" w:rsidP="00297089">
      <w:pPr>
        <w:tabs>
          <w:tab w:val="right" w:pos="360"/>
          <w:tab w:val="left" w:pos="540"/>
        </w:tabs>
        <w:spacing w:after="0" w:line="240" w:lineRule="auto"/>
        <w:ind w:left="1260" w:hanging="1260"/>
        <w:rPr>
          <w:rFonts w:ascii="Times New Roman" w:hAnsi="Times New Roman" w:cs="Times New Roman"/>
          <w:noProof/>
          <w:sz w:val="24"/>
          <w:lang w:val="en-US"/>
        </w:rPr>
      </w:pPr>
    </w:p>
    <w:p w:rsidR="00461B1B" w:rsidRPr="0010568E" w:rsidRDefault="00521D21">
      <w:pPr>
        <w:rPr>
          <w:lang w:val="en-US"/>
        </w:rPr>
      </w:pPr>
      <w:r>
        <w:fldChar w:fldCharType="end"/>
      </w:r>
    </w:p>
    <w:sectPr w:rsidR="00461B1B" w:rsidRPr="0010568E" w:rsidSect="00461B1B"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F:\to do plose one\plos.os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mangerIbra12&lt;/item&gt;&lt;/Libraries&gt;&lt;/ENLibraries&gt;"/>
  </w:docVars>
  <w:rsids>
    <w:rsidRoot w:val="00461B1B"/>
    <w:rsid w:val="00012B6B"/>
    <w:rsid w:val="00043B2B"/>
    <w:rsid w:val="0010568E"/>
    <w:rsid w:val="00193BF9"/>
    <w:rsid w:val="00297089"/>
    <w:rsid w:val="00335EC4"/>
    <w:rsid w:val="003D364F"/>
    <w:rsid w:val="003E1BC5"/>
    <w:rsid w:val="0043536B"/>
    <w:rsid w:val="00461B1B"/>
    <w:rsid w:val="00465AD2"/>
    <w:rsid w:val="00521D21"/>
    <w:rsid w:val="00581293"/>
    <w:rsid w:val="005B209E"/>
    <w:rsid w:val="00693192"/>
    <w:rsid w:val="007B7F54"/>
    <w:rsid w:val="00A2410A"/>
    <w:rsid w:val="00C7439C"/>
    <w:rsid w:val="00C90D03"/>
    <w:rsid w:val="00CD6636"/>
    <w:rsid w:val="00D2497C"/>
    <w:rsid w:val="00D410C6"/>
    <w:rsid w:val="00E13B57"/>
    <w:rsid w:val="00E57DA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65AD2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C90D0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">
    <w:name w:val="Hyperlink"/>
    <w:basedOn w:val="Policepardfaut"/>
    <w:uiPriority w:val="99"/>
    <w:semiHidden/>
    <w:unhideWhenUsed/>
    <w:rsid w:val="00297089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6375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6</Pages>
  <Words>7822</Words>
  <Characters>43027</Characters>
  <Application>Microsoft Office Word</Application>
  <DocSecurity>0</DocSecurity>
  <Lines>358</Lines>
  <Paragraphs>10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7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tilisateur</dc:creator>
  <cp:lastModifiedBy>Fadi</cp:lastModifiedBy>
  <cp:revision>13</cp:revision>
  <cp:lastPrinted>2012-04-13T09:36:00Z</cp:lastPrinted>
  <dcterms:created xsi:type="dcterms:W3CDTF">2012-04-13T08:59:00Z</dcterms:created>
  <dcterms:modified xsi:type="dcterms:W3CDTF">2012-06-20T15:52:00Z</dcterms:modified>
</cp:coreProperties>
</file>